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0057BF97" w:rsidR="003A1E4D" w:rsidRDefault="003A1E4D" w:rsidP="00E05CD2">
      <w:pPr>
        <w:spacing w:line="360" w:lineRule="auto"/>
      </w:pPr>
      <w:r>
        <w:t xml:space="preserve">Comparing metagenomics and </w:t>
      </w:r>
      <w:del w:id="0" w:author="Christopher Hempel" w:date="2020-09-18T08:42:00Z">
        <w:r w:rsidDel="00745407">
          <w:delText xml:space="preserve">total </w:delText>
        </w:r>
        <w:r w:rsidR="00D62ED7" w:rsidDel="00745407">
          <w:delText>RNA sequencing</w:delText>
        </w:r>
      </w:del>
      <w:ins w:id="1" w:author="Christopher Hempel" w:date="2020-09-18T08:42:00Z">
        <w:r w:rsidR="00745407">
          <w:t>total RNA metatranscriptomics</w:t>
        </w:r>
      </w:ins>
      <w:r>
        <w:t xml:space="preserve"> for taxonomic profiling of microbial communities</w:t>
      </w:r>
      <w:r w:rsidR="002D5F25">
        <w:t xml:space="preserve"> </w:t>
      </w:r>
      <w:r w:rsidR="007F3E17">
        <w:t>[</w:t>
      </w:r>
      <w:r w:rsidR="002D5F25">
        <w:t>in the context of freshwater assessments</w:t>
      </w:r>
      <w:r w:rsidR="007F3E17">
        <w:t>]</w:t>
      </w:r>
    </w:p>
    <w:p w14:paraId="2EFBE41C" w14:textId="13C09A90" w:rsidR="00C41629" w:rsidRDefault="00C41629" w:rsidP="00E05CD2">
      <w:pPr>
        <w:spacing w:line="360" w:lineRule="auto"/>
      </w:pPr>
    </w:p>
    <w:p w14:paraId="6BC52B6E" w14:textId="77777777" w:rsidR="00C41629" w:rsidRDefault="00C41629" w:rsidP="00E05CD2">
      <w:pPr>
        <w:spacing w:line="360" w:lineRule="auto"/>
      </w:pPr>
    </w:p>
    <w:p w14:paraId="187FA110" w14:textId="038D98FF" w:rsidR="005A3700" w:rsidRDefault="005A3700" w:rsidP="00E05CD2">
      <w:pPr>
        <w:spacing w:line="360" w:lineRule="auto"/>
      </w:pPr>
      <w:r>
        <w:t>Intro</w:t>
      </w:r>
      <w:r w:rsidR="00C94608">
        <w:t xml:space="preserve"> structure</w:t>
      </w:r>
    </w:p>
    <w:p w14:paraId="66497A96" w14:textId="2BF0B88A" w:rsidR="005A3700" w:rsidRDefault="005A3700" w:rsidP="00E05CD2">
      <w:pPr>
        <w:spacing w:line="360" w:lineRule="auto"/>
      </w:pPr>
    </w:p>
    <w:p w14:paraId="5AC8F785" w14:textId="07E3EF65" w:rsidR="005A3700" w:rsidRDefault="005A3700" w:rsidP="00E05CD2">
      <w:pPr>
        <w:pStyle w:val="ListParagraph"/>
        <w:numPr>
          <w:ilvl w:val="0"/>
          <w:numId w:val="1"/>
        </w:numPr>
        <w:spacing w:line="360" w:lineRule="auto"/>
      </w:pPr>
      <w:r>
        <w:t xml:space="preserve">Freshwater biomonitoring </w:t>
      </w:r>
      <w:r w:rsidR="00EE3DBD">
        <w:t>why</w:t>
      </w:r>
      <w:r w:rsidR="00A62F5A">
        <w:t xml:space="preserve"> </w:t>
      </w:r>
      <w:r w:rsidR="000F1848">
        <w:t>and how</w:t>
      </w:r>
      <w:r w:rsidR="00C94608">
        <w:t xml:space="preserve">; </w:t>
      </w:r>
      <w:r>
        <w:t xml:space="preserve">inclusion </w:t>
      </w:r>
      <w:r w:rsidR="00C94608">
        <w:t xml:space="preserve">of microbes </w:t>
      </w:r>
      <w:r w:rsidR="000F1848">
        <w:t xml:space="preserve">was recently </w:t>
      </w:r>
      <w:r>
        <w:t>advocated</w:t>
      </w:r>
    </w:p>
    <w:p w14:paraId="28CD9955" w14:textId="7280110A" w:rsidR="00C94608" w:rsidRDefault="00C94608" w:rsidP="00E05CD2">
      <w:pPr>
        <w:pStyle w:val="ListParagraph"/>
        <w:numPr>
          <w:ilvl w:val="0"/>
          <w:numId w:val="1"/>
        </w:numPr>
        <w:spacing w:line="360" w:lineRule="auto"/>
      </w:pPr>
      <w:r>
        <w:t>Taxonomic identification via morphology and barcoding limited</w:t>
      </w:r>
    </w:p>
    <w:p w14:paraId="60AC8F92" w14:textId="35E4F2DF" w:rsidR="005A3700" w:rsidRDefault="005A3700" w:rsidP="00E05CD2">
      <w:pPr>
        <w:pStyle w:val="ListParagraph"/>
        <w:numPr>
          <w:ilvl w:val="0"/>
          <w:numId w:val="1"/>
        </w:numPr>
        <w:spacing w:line="360" w:lineRule="auto"/>
      </w:pPr>
      <w:r>
        <w:t xml:space="preserve">Shotgun </w:t>
      </w:r>
      <w:r w:rsidR="00D274ED">
        <w:t>sequencing-based</w:t>
      </w:r>
      <w:r>
        <w:t xml:space="preserve"> approaches such as </w:t>
      </w:r>
      <w:r w:rsidR="003A1E4D">
        <w:t>metagenomics</w:t>
      </w:r>
      <w:r>
        <w:t xml:space="preserve"> and metatranscriptomics </w:t>
      </w:r>
      <w:r w:rsidR="00C94608">
        <w:t>overcome limitations, but which one is better suited (also pros and cons of both methods)</w:t>
      </w:r>
      <w:r w:rsidR="00E67459">
        <w:t>?</w:t>
      </w:r>
    </w:p>
    <w:p w14:paraId="6B68F458" w14:textId="4CA2C1D9" w:rsidR="00C94608" w:rsidRDefault="00C94608" w:rsidP="00E05CD2">
      <w:pPr>
        <w:pStyle w:val="ListParagraph"/>
        <w:numPr>
          <w:ilvl w:val="0"/>
          <w:numId w:val="1"/>
        </w:numPr>
        <w:spacing w:line="360" w:lineRule="auto"/>
      </w:pPr>
      <w:r>
        <w:t>What we did to c</w:t>
      </w:r>
      <w:r w:rsidR="003A1E4D">
        <w:t>ompar</w:t>
      </w:r>
      <w:r>
        <w:t>e</w:t>
      </w:r>
      <w:r w:rsidR="005A3700">
        <w:t xml:space="preserve"> both </w:t>
      </w:r>
      <w:r w:rsidR="00EE3DBD">
        <w:t>methods</w:t>
      </w:r>
    </w:p>
    <w:p w14:paraId="1AF38B1C" w14:textId="7D247BDB" w:rsidR="00C94608" w:rsidRDefault="00C94608" w:rsidP="00E05CD2">
      <w:pPr>
        <w:spacing w:line="360" w:lineRule="auto"/>
      </w:pPr>
    </w:p>
    <w:p w14:paraId="7BB08CAC" w14:textId="77777777" w:rsidR="00C94608" w:rsidRDefault="00C94608" w:rsidP="00E05CD2">
      <w:pPr>
        <w:spacing w:line="360" w:lineRule="auto"/>
      </w:pPr>
    </w:p>
    <w:p w14:paraId="72C74ACD" w14:textId="52AE4C23" w:rsidR="00EE3DBD" w:rsidRDefault="00EE3DBD" w:rsidP="001B2FBE">
      <w:pPr>
        <w:pStyle w:val="Heading1"/>
      </w:pPr>
      <w:r>
        <w:t>Introduction</w:t>
      </w:r>
    </w:p>
    <w:p w14:paraId="03ABC4F8" w14:textId="77777777" w:rsidR="00EE3DBD" w:rsidRDefault="00EE3DBD" w:rsidP="00E05CD2">
      <w:pPr>
        <w:spacing w:line="360" w:lineRule="auto"/>
      </w:pPr>
    </w:p>
    <w:p w14:paraId="7F4EE7A8" w14:textId="4B3895C8" w:rsidR="00EE3DBD" w:rsidRDefault="00E56109" w:rsidP="00E05CD2">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w:t>
      </w:r>
      <w:r w:rsidR="00550923">
        <w:rPr>
          <w:rFonts w:ascii="Calibri" w:hAnsi="Calibri" w:cs="Calibri"/>
        </w:rPr>
        <w:t>,</w:t>
      </w:r>
      <w:r w:rsidRPr="00B94B64">
        <w:rPr>
          <w:rFonts w:ascii="Calibri" w:hAnsi="Calibri" w:cs="Calibri"/>
        </w:rPr>
        <w:t xml:space="preserve">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 xml:space="preserve">these </w:t>
      </w:r>
      <w:r w:rsidR="002D5F25">
        <w:rPr>
          <w:rFonts w:ascii="Calibri" w:hAnsi="Calibri" w:cs="Calibri"/>
        </w:rPr>
        <w:t>eco</w:t>
      </w:r>
      <w:r>
        <w:rPr>
          <w:rFonts w:ascii="Calibri" w:hAnsi="Calibri" w:cs="Calibri"/>
        </w:rPr>
        <w:t>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w:t>
      </w:r>
      <w:r w:rsidR="002D5F25">
        <w:rPr>
          <w:rFonts w:ascii="Calibri" w:hAnsi="Calibri" w:cs="Calibri"/>
        </w:rPr>
        <w:t>eco</w:t>
      </w:r>
      <w:r w:rsidR="004D5825">
        <w:rPr>
          <w:rFonts w:ascii="Calibri" w:hAnsi="Calibri" w:cs="Calibri"/>
        </w:rPr>
        <w:t>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2173DC02" w:rsidR="00696C5A" w:rsidRPr="00550923" w:rsidRDefault="00EE3DBD" w:rsidP="00E05CD2">
      <w:pPr>
        <w:spacing w:line="360" w:lineRule="auto"/>
        <w:ind w:firstLine="576"/>
        <w:jc w:val="both"/>
        <w:rPr>
          <w:color w:val="000000" w:themeColor="text1"/>
          <w:lang w:val="da-DK"/>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4D5825">
        <w:rPr>
          <w:rFonts w:ascii="Calibri" w:hAnsi="Calibri" w:cs="Calibri"/>
        </w:rPr>
        <w:t xml:space="preserve">Therefore, </w:t>
      </w:r>
      <w:r w:rsidR="003B2870">
        <w:rPr>
          <w:rFonts w:ascii="Calibri" w:hAnsi="Calibri" w:cs="Calibri"/>
        </w:rPr>
        <w:t xml:space="preserve">the ecological status of </w:t>
      </w:r>
      <w:r w:rsidR="002D5F25">
        <w:rPr>
          <w:rFonts w:ascii="Calibri" w:hAnsi="Calibri" w:cs="Calibri"/>
        </w:rPr>
        <w:t>freshwater bodies</w:t>
      </w:r>
      <w:r w:rsidR="003B2870">
        <w:rPr>
          <w:rFonts w:ascii="Calibri" w:hAnsi="Calibri" w:cs="Calibri"/>
        </w:rPr>
        <w:t xml:space="preserve"> must be evaluated, by generating an inventory of their </w:t>
      </w:r>
      <w:r w:rsidR="00696C5A">
        <w:rPr>
          <w:rFonts w:ascii="Calibri" w:hAnsi="Calibri" w:cs="Calibri"/>
        </w:rPr>
        <w:t>biodiversity.</w:t>
      </w:r>
      <w:r w:rsidR="003B2870">
        <w:rPr>
          <w:rFonts w:ascii="Calibri" w:hAnsi="Calibri" w:cs="Calibri"/>
        </w:rPr>
        <w:t xml:space="preserve"> </w:t>
      </w:r>
      <w:r w:rsidR="009F6B54">
        <w:rPr>
          <w:rFonts w:ascii="Calibri" w:hAnsi="Calibri" w:cs="Calibri"/>
        </w:rPr>
        <w:t xml:space="preserve">These inventories can be screened for the abundance of specific species that represent specific environmental conditions, so called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9F6B54">
        <w:rPr>
          <w:rFonts w:ascii="Calibri" w:hAnsi="Calibri" w:cs="Calibri"/>
        </w:rPr>
        <w:t>,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w:t>
      </w:r>
      <w:r w:rsidR="001F09D3">
        <w:rPr>
          <w:rFonts w:ascii="Calibri" w:hAnsi="Calibri" w:cs="Calibri"/>
        </w:rPr>
        <w:lastRenderedPageBreak/>
        <w:t xml:space="preserve">ongoing efforts to </w:t>
      </w:r>
      <w:r w:rsidR="009F6B54">
        <w:rPr>
          <w:rFonts w:ascii="Calibri" w:hAnsi="Calibri" w:cs="Calibri"/>
        </w:rPr>
        <w:t>include</w:t>
      </w:r>
      <w:r w:rsidR="00696C5A">
        <w:rPr>
          <w:rFonts w:ascii="Calibri" w:hAnsi="Calibri" w:cs="Calibri"/>
        </w:rPr>
        <w:t xml:space="preserve"> </w:t>
      </w:r>
      <w:r w:rsidR="00AE1B39">
        <w:rPr>
          <w:rFonts w:ascii="Calibri" w:hAnsi="Calibri" w:cs="Calibri"/>
        </w:rPr>
        <w:t>microbes</w:t>
      </w:r>
      <w:r w:rsidR="009F6B54">
        <w:rPr>
          <w:rFonts w:ascii="Calibri" w:hAnsi="Calibri" w:cs="Calibri"/>
        </w:rPr>
        <w:t xml:space="preserve"> (all unicellular organisms</w:t>
      </w:r>
      <w:r w:rsidR="005F7CE5">
        <w:rPr>
          <w:rFonts w:ascii="Calibri" w:hAnsi="Calibri" w:cs="Calibri"/>
        </w:rPr>
        <w:t>, including bacteria, archaea, and unicellular eukaryotes</w:t>
      </w:r>
      <w:r w:rsidR="009F6B54">
        <w:rPr>
          <w:rFonts w:ascii="Calibri" w:hAnsi="Calibri" w:cs="Calibri"/>
        </w:rPr>
        <w:t>) other than diatoms</w:t>
      </w:r>
      <w:r w:rsidR="001F09D3">
        <w:rPr>
          <w:rFonts w:ascii="Calibri" w:hAnsi="Calibri" w:cs="Calibri"/>
        </w:rPr>
        <w:t xml:space="preserve"> as well</w:t>
      </w:r>
      <w:r w:rsidR="00696C5A">
        <w:rPr>
          <w:rFonts w:ascii="Calibri" w:hAnsi="Calibri" w:cs="Calibri"/>
        </w:rPr>
        <w:t xml:space="preserve">, since they </w:t>
      </w:r>
      <w:r w:rsidR="00696C5A">
        <w:rPr>
          <w:color w:val="000000" w:themeColor="text1"/>
        </w:rPr>
        <w:t xml:space="preserve">respond faster to environmental changes </w:t>
      </w:r>
      <w:r w:rsidR="009459B5">
        <w:rPr>
          <w:color w:val="000000" w:themeColor="text1"/>
        </w:rPr>
        <w:t xml:space="preserve">and therefore might better represent environmental conditions </w:t>
      </w:r>
      <w:r w:rsidR="00696C5A">
        <w:rPr>
          <w:rStyle w:val="FootnoteReference"/>
          <w:color w:val="000000" w:themeColor="text1"/>
        </w:rPr>
        <w:fldChar w:fldCharType="begin" w:fldLock="1"/>
      </w:r>
      <w:r w:rsidR="001F09D3">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w:instrText>
      </w:r>
      <w:r w:rsidR="001F09D3" w:rsidRPr="00550923">
        <w:rPr>
          <w:color w:val="000000" w:themeColor="text1"/>
          <w:lang w:val="da-DK"/>
        </w:rPr>
        <w:instrText>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550923">
        <w:rPr>
          <w:bCs/>
          <w:noProof/>
          <w:color w:val="000000" w:themeColor="text1"/>
          <w:lang w:val="da-DK"/>
        </w:rPr>
        <w:t>(Cordier et al., 2019; Foissner and Berger, 1996; McArthur, 2001; Pawlowski et al., 2016; Payne, 2013; Smith et al., 2015; Stoeck et al., 2018)</w:t>
      </w:r>
      <w:r w:rsidR="00696C5A">
        <w:rPr>
          <w:rStyle w:val="FootnoteReference"/>
          <w:color w:val="000000" w:themeColor="text1"/>
        </w:rPr>
        <w:fldChar w:fldCharType="end"/>
      </w:r>
      <w:r w:rsidR="00696C5A" w:rsidRPr="00550923">
        <w:rPr>
          <w:color w:val="000000" w:themeColor="text1"/>
          <w:lang w:val="da-DK"/>
        </w:rPr>
        <w:t>.</w:t>
      </w:r>
      <w:r w:rsidR="009459B5" w:rsidRPr="00550923">
        <w:rPr>
          <w:color w:val="000000" w:themeColor="text1"/>
          <w:lang w:val="da-DK"/>
        </w:rPr>
        <w:t xml:space="preserve"> </w:t>
      </w:r>
    </w:p>
    <w:p w14:paraId="2B78BAF2" w14:textId="77777777" w:rsidR="009F6B54" w:rsidRPr="00550923" w:rsidRDefault="009F6B54" w:rsidP="009F6B54">
      <w:pPr>
        <w:spacing w:line="360" w:lineRule="auto"/>
        <w:ind w:firstLine="576"/>
        <w:jc w:val="both"/>
        <w:rPr>
          <w:color w:val="000000" w:themeColor="text1"/>
          <w:lang w:val="da-DK"/>
        </w:rPr>
      </w:pPr>
    </w:p>
    <w:p w14:paraId="78269E5A" w14:textId="0BDACD58"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not feasible due to a lack of diagnostical traits</w:t>
      </w:r>
      <w:r w:rsidR="006B2701">
        <w:rPr>
          <w:color w:val="000000" w:themeColor="text1"/>
        </w:rPr>
        <w:t>, especially for 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Consequently, 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w:t>
      </w:r>
      <w:r w:rsidR="001C1B47">
        <w:rPr>
          <w:color w:val="000000" w:themeColor="text1"/>
        </w:rPr>
        <w:t xml:space="preserve">was </w:t>
      </w:r>
      <w:r w:rsidR="006B2701">
        <w:rPr>
          <w:color w:val="000000" w:themeColor="text1"/>
        </w:rPr>
        <w:t>established 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AF0A00">
        <w:rPr>
          <w:rFonts w:ascii="Calibri" w:hAnsi="Calibri" w:cs="Calibri"/>
          <w:color w:val="000000" w:themeColor="text1"/>
        </w:rPr>
        <w:t xml:space="preserve">DNA metabarcoding, however, </w:t>
      </w:r>
      <w:r w:rsidR="009459B5">
        <w:rPr>
          <w:rFonts w:ascii="Calibri" w:hAnsi="Calibri" w:cs="Calibri"/>
          <w:color w:val="000000" w:themeColor="text1"/>
        </w:rPr>
        <w:t xml:space="preserve">can also </w:t>
      </w:r>
      <w:r w:rsidR="001C1B47">
        <w:rPr>
          <w:rFonts w:ascii="Calibri" w:hAnsi="Calibri" w:cs="Calibri"/>
          <w:color w:val="000000" w:themeColor="text1"/>
        </w:rPr>
        <w:t xml:space="preserve">be </w:t>
      </w:r>
      <w:r w:rsidR="00AF0A00">
        <w:rPr>
          <w:rFonts w:ascii="Calibri" w:hAnsi="Calibri" w:cs="Calibri"/>
          <w:color w:val="000000" w:themeColor="text1"/>
        </w:rPr>
        <w:t>bias</w:t>
      </w:r>
      <w:r w:rsidR="001C1B47">
        <w:rPr>
          <w:rFonts w:ascii="Calibri" w:hAnsi="Calibri" w:cs="Calibri"/>
          <w:color w:val="000000" w:themeColor="text1"/>
        </w:rPr>
        <w:t>ed</w:t>
      </w:r>
      <w:r w:rsidR="00AF0A00">
        <w:rPr>
          <w:rFonts w:ascii="Calibri" w:hAnsi="Calibri" w:cs="Calibri"/>
          <w:color w:val="000000" w:themeColor="text1"/>
        </w:rPr>
        <w:t xml:space="preserve"> 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PCR-related bias</w:t>
      </w:r>
      <w:r w:rsidR="001C1B47">
        <w:rPr>
          <w:rFonts w:ascii="Calibri" w:hAnsi="Calibri" w:cs="Calibri"/>
          <w:color w:val="000000" w:themeColor="text1"/>
        </w:rPr>
        <w:t>es</w:t>
      </w:r>
      <w:r w:rsidR="00AF0A00">
        <w:rPr>
          <w:rFonts w:ascii="Calibri" w:hAnsi="Calibri" w:cs="Calibri"/>
          <w:color w:val="000000" w:themeColor="text1"/>
        </w:rPr>
        <w:t xml:space="preserve">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w:instrText>
      </w:r>
      <w:r w:rsidR="001B6AFD" w:rsidRPr="00550923">
        <w:rPr>
          <w:rFonts w:ascii="Calibri" w:hAnsi="Calibri" w:cs="Calibri"/>
          <w:color w:val="000000" w:themeColor="text1"/>
          <w:lang w:val="da-DK"/>
        </w:rPr>
        <w:instrText>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550923">
        <w:rPr>
          <w:rFonts w:ascii="Calibri" w:hAnsi="Calibri" w:cs="Calibri"/>
          <w:bCs/>
          <w:noProof/>
          <w:color w:val="000000" w:themeColor="text1"/>
          <w:lang w:val="da-DK"/>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sidRPr="00550923">
        <w:rPr>
          <w:rFonts w:ascii="Calibri" w:hAnsi="Calibri" w:cs="Calibri"/>
          <w:color w:val="000000" w:themeColor="text1"/>
          <w:lang w:val="da-DK"/>
        </w:rPr>
        <w:t>.</w:t>
      </w:r>
      <w:r w:rsidR="00AF0A00" w:rsidRPr="00550923">
        <w:rPr>
          <w:rFonts w:ascii="Calibri" w:hAnsi="Calibri" w:cs="Calibri"/>
          <w:color w:val="000000" w:themeColor="text1"/>
          <w:lang w:val="da-DK"/>
        </w:rPr>
        <w:t xml:space="preserve"> </w:t>
      </w:r>
      <w:r w:rsidR="00AF0A00">
        <w:rPr>
          <w:rFonts w:ascii="Calibri" w:hAnsi="Calibri" w:cs="Calibri"/>
          <w:color w:val="000000" w:themeColor="text1"/>
        </w:rPr>
        <w:t xml:space="preserve">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5784B722" w14:textId="6063FE97" w:rsidR="00AE1B39" w:rsidRDefault="009F6B54" w:rsidP="009F6B54">
      <w:pPr>
        <w:spacing w:line="360" w:lineRule="auto"/>
        <w:ind w:firstLine="576"/>
        <w:jc w:val="both"/>
        <w:rPr>
          <w:rFonts w:ascii="Calibri" w:hAnsi="Calibri" w:cs="Calibri"/>
          <w:color w:val="000000" w:themeColor="text1"/>
        </w:rPr>
      </w:pPr>
      <w:proofErr w:type="spellStart"/>
      <w:r w:rsidRPr="00550923">
        <w:rPr>
          <w:rFonts w:ascii="Calibri" w:hAnsi="Calibri" w:cs="Calibri"/>
          <w:color w:val="000000" w:themeColor="text1"/>
          <w:lang w:val="da-DK"/>
        </w:rPr>
        <w:t>T</w:t>
      </w:r>
      <w:r w:rsidR="00C42FCD" w:rsidRPr="00550923">
        <w:rPr>
          <w:rFonts w:ascii="Calibri" w:hAnsi="Calibri" w:cs="Calibri"/>
          <w:color w:val="000000" w:themeColor="text1"/>
          <w:lang w:val="da-DK"/>
        </w:rPr>
        <w:t>axonomic</w:t>
      </w:r>
      <w:proofErr w:type="spellEnd"/>
      <w:r w:rsidR="00C42FCD" w:rsidRPr="00550923">
        <w:rPr>
          <w:rFonts w:ascii="Calibri" w:hAnsi="Calibri" w:cs="Calibri"/>
          <w:color w:val="000000" w:themeColor="text1"/>
          <w:lang w:val="da-DK"/>
        </w:rPr>
        <w:t xml:space="preserve"> </w:t>
      </w:r>
      <w:proofErr w:type="spellStart"/>
      <w:r w:rsidR="00C42FCD" w:rsidRPr="00550923">
        <w:rPr>
          <w:rFonts w:ascii="Calibri" w:hAnsi="Calibri" w:cs="Calibri"/>
          <w:color w:val="000000" w:themeColor="text1"/>
          <w:lang w:val="da-DK"/>
        </w:rPr>
        <w:t>coverage</w:t>
      </w:r>
      <w:proofErr w:type="spellEnd"/>
      <w:r w:rsidR="00C42FCD"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can</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be</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increased</w:t>
      </w:r>
      <w:proofErr w:type="spellEnd"/>
      <w:r w:rsidRPr="00550923">
        <w:rPr>
          <w:rFonts w:ascii="Calibri" w:hAnsi="Calibri" w:cs="Calibri"/>
          <w:color w:val="000000" w:themeColor="text1"/>
          <w:lang w:val="da-DK"/>
        </w:rPr>
        <w:t xml:space="preserve"> </w:t>
      </w:r>
      <w:r w:rsidR="00C42FCD" w:rsidRPr="00550923">
        <w:rPr>
          <w:rFonts w:ascii="Calibri" w:hAnsi="Calibri" w:cs="Calibri"/>
          <w:color w:val="000000" w:themeColor="text1"/>
          <w:lang w:val="da-DK"/>
        </w:rPr>
        <w:t xml:space="preserve">by </w:t>
      </w:r>
      <w:proofErr w:type="spellStart"/>
      <w:r w:rsidR="00C42FCD" w:rsidRPr="00550923">
        <w:rPr>
          <w:rFonts w:ascii="Calibri" w:hAnsi="Calibri" w:cs="Calibri"/>
          <w:color w:val="000000" w:themeColor="text1"/>
          <w:lang w:val="da-DK"/>
        </w:rPr>
        <w:t>including</w:t>
      </w:r>
      <w:proofErr w:type="spellEnd"/>
      <w:r w:rsidR="00C42FCD" w:rsidRPr="00550923">
        <w:rPr>
          <w:rFonts w:ascii="Calibri" w:hAnsi="Calibri" w:cs="Calibri"/>
          <w:color w:val="000000" w:themeColor="text1"/>
          <w:lang w:val="da-DK"/>
        </w:rPr>
        <w:t xml:space="preserve"> multiple</w:t>
      </w:r>
      <w:r w:rsidR="00AF0A00" w:rsidRPr="00550923">
        <w:rPr>
          <w:rFonts w:ascii="Calibri" w:hAnsi="Calibri" w:cs="Calibri"/>
          <w:color w:val="000000" w:themeColor="text1"/>
          <w:lang w:val="da-DK"/>
        </w:rPr>
        <w:t xml:space="preserve"> </w:t>
      </w:r>
      <w:proofErr w:type="spellStart"/>
      <w:r w:rsidR="00AF0A00" w:rsidRPr="00550923">
        <w:rPr>
          <w:rFonts w:ascii="Calibri" w:hAnsi="Calibri" w:cs="Calibri"/>
          <w:color w:val="000000" w:themeColor="text1"/>
          <w:lang w:val="da-DK"/>
        </w:rPr>
        <w:t>pri</w:t>
      </w:r>
      <w:r w:rsidR="00AF0A00">
        <w:rPr>
          <w:rFonts w:ascii="Calibri" w:hAnsi="Calibri" w:cs="Calibri"/>
          <w:color w:val="000000" w:themeColor="text1"/>
        </w:rPr>
        <w:t>mer</w:t>
      </w:r>
      <w:r w:rsidR="00C42FCD">
        <w:rPr>
          <w:rFonts w:ascii="Calibri" w:hAnsi="Calibri" w:cs="Calibri"/>
          <w:color w:val="000000" w:themeColor="text1"/>
        </w:rPr>
        <w:t>s</w:t>
      </w:r>
      <w:proofErr w:type="spellEnd"/>
      <w:r w:rsidR="00C42FCD">
        <w:rPr>
          <w:rFonts w:ascii="Calibri" w:hAnsi="Calibri" w:cs="Calibri"/>
          <w:color w:val="000000" w:themeColor="text1"/>
        </w:rPr>
        <w:t xml:space="preserv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xml:space="preserve">, but this approach is also known to </w:t>
      </w:r>
      <w:r w:rsidR="00202CD7">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w:instrText>
      </w:r>
      <w:r w:rsidR="00C42FCD" w:rsidRPr="00550923">
        <w:rPr>
          <w:rFonts w:ascii="Calibri" w:hAnsi="Calibri" w:cs="Calibri"/>
          <w:color w:val="000000" w:themeColor="text1"/>
          <w:lang w:val="da-DK"/>
        </w:rPr>
        <w:instrTex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550923">
        <w:rPr>
          <w:rFonts w:ascii="Calibri" w:hAnsi="Calibri" w:cs="Calibri"/>
          <w:bCs/>
          <w:noProof/>
          <w:color w:val="000000" w:themeColor="text1"/>
          <w:lang w:val="da-DK"/>
        </w:rPr>
        <w:t>(Corse et al., 2019; De Barba et al., 2014; Piñol et al., 2019)</w:t>
      </w:r>
      <w:r w:rsidR="00C42FCD">
        <w:rPr>
          <w:rStyle w:val="FootnoteReference"/>
          <w:rFonts w:ascii="Calibri" w:hAnsi="Calibri" w:cs="Calibri"/>
          <w:color w:val="000000" w:themeColor="text1"/>
        </w:rPr>
        <w:fldChar w:fldCharType="end"/>
      </w:r>
      <w:r w:rsidR="00AF0A00" w:rsidRPr="00550923">
        <w:rPr>
          <w:rFonts w:ascii="Calibri" w:hAnsi="Calibri" w:cs="Calibri"/>
          <w:color w:val="000000" w:themeColor="text1"/>
          <w:lang w:val="da-DK"/>
        </w:rPr>
        <w:t>.</w:t>
      </w:r>
      <w:r w:rsidR="009459B5" w:rsidRPr="00550923">
        <w:rPr>
          <w:rFonts w:ascii="Calibri" w:hAnsi="Calibri" w:cs="Calibri"/>
          <w:color w:val="000000" w:themeColor="text1"/>
          <w:lang w:val="da-DK"/>
        </w:rPr>
        <w:t xml:space="preserve"> </w:t>
      </w:r>
      <w:commentRangeStart w:id="2"/>
      <w:commentRangeStart w:id="3"/>
      <w:r>
        <w:rPr>
          <w:rFonts w:ascii="Calibri" w:hAnsi="Calibri" w:cs="Calibri"/>
          <w:color w:val="000000" w:themeColor="text1"/>
        </w:rPr>
        <w:t>*</w:t>
      </w:r>
      <w:commentRangeEnd w:id="2"/>
      <w:r>
        <w:rPr>
          <w:rStyle w:val="CommentReference"/>
        </w:rPr>
        <w:commentReference w:id="2"/>
      </w:r>
      <w:commentRangeEnd w:id="3"/>
      <w:r w:rsidR="00537F54">
        <w:rPr>
          <w:rStyle w:val="CommentReference"/>
        </w:rPr>
        <w:commentReference w:id="3"/>
      </w:r>
      <w:r>
        <w:rPr>
          <w:rFonts w:ascii="Calibri" w:hAnsi="Calibri" w:cs="Calibri"/>
          <w:color w:val="000000" w:themeColor="text1"/>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70B93775" w14:textId="419B96EF" w:rsidR="00293E54" w:rsidRDefault="00645104" w:rsidP="00E66D8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for 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This approa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which is called metagenomics, or</w:t>
      </w:r>
      <w:r w:rsidR="00293E54">
        <w:rPr>
          <w:rFonts w:ascii="Calibri" w:hAnsi="Calibri" w:cs="Calibri"/>
          <w:color w:val="000000" w:themeColor="text1"/>
        </w:rPr>
        <w:t xml:space="preserve"> of</w:t>
      </w:r>
      <w:r w:rsidR="00AE0642">
        <w:rPr>
          <w:rFonts w:ascii="Calibri" w:hAnsi="Calibri" w:cs="Calibri"/>
          <w:color w:val="000000" w:themeColor="text1"/>
        </w:rPr>
        <w:t xml:space="preserve"> the entire RNA in a sample, which is called metatranscriptomics</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 xml:space="preserve">DNA </w:t>
      </w:r>
      <w:r w:rsidR="00A62F5A">
        <w:rPr>
          <w:rFonts w:ascii="Calibri" w:hAnsi="Calibri" w:cs="Calibri"/>
          <w:color w:val="000000" w:themeColor="text1"/>
        </w:rPr>
        <w:lastRenderedPageBreak/>
        <w:t>metabarcoding</w:t>
      </w:r>
      <w:r w:rsidR="007F079D">
        <w:rPr>
          <w:rFonts w:ascii="Calibri" w:hAnsi="Calibri" w:cs="Calibri"/>
          <w:color w:val="000000" w:themeColor="text1"/>
        </w:rPr>
        <w:t>.</w:t>
      </w:r>
      <w:r w:rsidR="002E0CED">
        <w:rPr>
          <w:rFonts w:ascii="Calibri" w:hAnsi="Calibri" w:cs="Calibri"/>
          <w:color w:val="000000" w:themeColor="text1"/>
        </w:rPr>
        <w:t xml:space="preserve"> </w:t>
      </w:r>
      <w:ins w:id="4" w:author="Christopher Hempel" w:date="2020-09-17T17:39:00Z">
        <w:r w:rsidR="000F37A3">
          <w:rPr>
            <w:rFonts w:ascii="Calibri" w:hAnsi="Calibri" w:cs="Calibri"/>
            <w:color w:val="000000" w:themeColor="text1"/>
          </w:rPr>
          <w:t xml:space="preserve">Metagenomics and metatranscriptomics additionally allow to explore </w:t>
        </w:r>
        <w:r w:rsidR="000F37A3" w:rsidRPr="00293E54">
          <w:rPr>
            <w:rFonts w:ascii="Calibri" w:hAnsi="Calibri" w:cs="Calibri"/>
            <w:color w:val="000000" w:themeColor="text1"/>
          </w:rPr>
          <w:t>﻿taxon-function</w:t>
        </w:r>
        <w:r w:rsidR="000F37A3">
          <w:rPr>
            <w:rFonts w:ascii="Calibri" w:hAnsi="Calibri" w:cs="Calibri"/>
            <w:color w:val="000000" w:themeColor="text1"/>
          </w:rPr>
          <w:t xml:space="preserve"> relationships, which can give further information about ecosystems. Recent studies address these advantages and </w:t>
        </w:r>
      </w:ins>
      <w:ins w:id="5" w:author="Christopher Hempel" w:date="2020-09-18T08:20:00Z">
        <w:r w:rsidR="00FD6310">
          <w:rPr>
            <w:rFonts w:ascii="Calibri" w:hAnsi="Calibri" w:cs="Calibri"/>
            <w:color w:val="000000" w:themeColor="text1"/>
          </w:rPr>
          <w:t>their implementation</w:t>
        </w:r>
      </w:ins>
      <w:ins w:id="6" w:author="Christopher Hempel" w:date="2020-09-17T17:39:00Z">
        <w:r w:rsidR="000F37A3">
          <w:rPr>
            <w:rFonts w:ascii="Calibri" w:hAnsi="Calibri" w:cs="Calibri"/>
            <w:color w:val="000000" w:themeColor="text1"/>
          </w:rPr>
          <w:t xml:space="preserve"> into freshwater assessments </w:t>
        </w:r>
        <w:r w:rsidR="000F37A3">
          <w:rPr>
            <w:rFonts w:ascii="Calibri" w:hAnsi="Calibri" w:cs="Calibri"/>
            <w:color w:val="000000" w:themeColor="text1"/>
          </w:rPr>
          <w:fldChar w:fldCharType="begin" w:fldLock="1"/>
        </w:r>
        <w:r w:rsidR="000F37A3">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0F37A3">
          <w:rPr>
            <w:rFonts w:ascii="Calibri" w:hAnsi="Calibri" w:cs="Calibri"/>
            <w:color w:val="000000" w:themeColor="text1"/>
          </w:rPr>
          <w:fldChar w:fldCharType="separate"/>
        </w:r>
        <w:r w:rsidR="000F37A3" w:rsidRPr="006F5086">
          <w:rPr>
            <w:rFonts w:ascii="Calibri" w:hAnsi="Calibri" w:cs="Calibri"/>
            <w:noProof/>
            <w:color w:val="000000" w:themeColor="text1"/>
          </w:rPr>
          <w:t>(Cordier et al., 2020; Leese et al., 2018)</w:t>
        </w:r>
        <w:r w:rsidR="000F37A3">
          <w:rPr>
            <w:rFonts w:ascii="Calibri" w:hAnsi="Calibri" w:cs="Calibri"/>
            <w:color w:val="000000" w:themeColor="text1"/>
          </w:rPr>
          <w:fldChar w:fldCharType="end"/>
        </w:r>
        <w:r w:rsidR="000F37A3">
          <w:rPr>
            <w:rFonts w:ascii="Calibri" w:hAnsi="Calibri" w:cs="Calibri"/>
            <w:color w:val="000000" w:themeColor="text1"/>
          </w:rPr>
          <w:t>.</w:t>
        </w:r>
      </w:ins>
    </w:p>
    <w:p w14:paraId="36F4E72A" w14:textId="6C9F314A" w:rsidR="00485983" w:rsidRDefault="00FE25F8" w:rsidP="00E66D82">
      <w:pPr>
        <w:spacing w:line="360" w:lineRule="auto"/>
        <w:ind w:firstLine="720"/>
        <w:jc w:val="both"/>
        <w:rPr>
          <w:rFonts w:ascii="Calibri" w:hAnsi="Calibri" w:cs="Calibri"/>
          <w:color w:val="000000" w:themeColor="text1"/>
        </w:rPr>
      </w:pPr>
      <w:del w:id="7" w:author="Christopher Hempel" w:date="2020-09-18T08:35:00Z">
        <w:r w:rsidDel="00745407">
          <w:rPr>
            <w:rFonts w:ascii="Calibri" w:hAnsi="Calibri" w:cs="Calibri"/>
            <w:color w:val="000000" w:themeColor="text1"/>
          </w:rPr>
          <w:delText xml:space="preserve">Although metatranscriptomics is usually applied for analyzing gene expression, </w:delText>
        </w:r>
        <w:r w:rsidR="000E4B4D" w:rsidDel="00745407">
          <w:rPr>
            <w:rFonts w:ascii="Calibri" w:hAnsi="Calibri" w:cs="Calibri"/>
            <w:color w:val="000000" w:themeColor="text1"/>
          </w:rPr>
          <w:delText>i</w:delText>
        </w:r>
      </w:del>
      <w:ins w:id="8" w:author="Christopher Hempel" w:date="2020-09-18T08:35:00Z">
        <w:r w:rsidR="00745407">
          <w:rPr>
            <w:rFonts w:ascii="Calibri" w:hAnsi="Calibri" w:cs="Calibri"/>
            <w:color w:val="000000" w:themeColor="text1"/>
          </w:rPr>
          <w:t>I</w:t>
        </w:r>
      </w:ins>
      <w:r w:rsidR="000E4B4D">
        <w:rPr>
          <w:rFonts w:ascii="Calibri" w:hAnsi="Calibri" w:cs="Calibri"/>
          <w:color w:val="000000" w:themeColor="text1"/>
        </w:rPr>
        <w:t>n this study,</w:t>
      </w:r>
      <w:r>
        <w:rPr>
          <w:rFonts w:ascii="Calibri" w:hAnsi="Calibri" w:cs="Calibri"/>
          <w:color w:val="000000" w:themeColor="text1"/>
        </w:rPr>
        <w:t xml:space="preserve"> </w:t>
      </w:r>
      <w:r w:rsidR="00485983">
        <w:rPr>
          <w:rFonts w:ascii="Calibri" w:hAnsi="Calibri" w:cs="Calibri"/>
          <w:color w:val="000000" w:themeColor="text1"/>
        </w:rPr>
        <w:t xml:space="preserve">we </w:t>
      </w:r>
      <w:del w:id="9" w:author="Christopher Hempel" w:date="2020-09-18T08:38:00Z">
        <w:r w:rsidR="009F6B54" w:rsidDel="00745407">
          <w:rPr>
            <w:rFonts w:ascii="Calibri" w:hAnsi="Calibri" w:cs="Calibri"/>
            <w:color w:val="000000" w:themeColor="text1"/>
          </w:rPr>
          <w:delText>test</w:delText>
        </w:r>
        <w:r w:rsidR="00485983" w:rsidDel="00745407">
          <w:rPr>
            <w:rFonts w:ascii="Calibri" w:hAnsi="Calibri" w:cs="Calibri"/>
            <w:color w:val="000000" w:themeColor="text1"/>
          </w:rPr>
          <w:delText xml:space="preserve"> </w:delText>
        </w:r>
        <w:r w:rsidR="00C00EC4" w:rsidDel="00745407">
          <w:rPr>
            <w:rFonts w:ascii="Calibri" w:hAnsi="Calibri" w:cs="Calibri"/>
            <w:color w:val="000000" w:themeColor="text1"/>
          </w:rPr>
          <w:delText xml:space="preserve">potential </w:delText>
        </w:r>
        <w:r w:rsidR="007645E2" w:rsidDel="00745407">
          <w:rPr>
            <w:rFonts w:ascii="Calibri" w:hAnsi="Calibri" w:cs="Calibri"/>
            <w:color w:val="000000" w:themeColor="text1"/>
          </w:rPr>
          <w:delText>advantages of</w:delText>
        </w:r>
      </w:del>
      <w:ins w:id="10" w:author="Christopher Hempel" w:date="2020-09-18T08:38:00Z">
        <w:r w:rsidR="00745407">
          <w:rPr>
            <w:rFonts w:ascii="Calibri" w:hAnsi="Calibri" w:cs="Calibri"/>
            <w:color w:val="000000" w:themeColor="text1"/>
          </w:rPr>
          <w:t>compare</w:t>
        </w:r>
      </w:ins>
      <w:r w:rsidR="007645E2">
        <w:rPr>
          <w:rFonts w:ascii="Calibri" w:hAnsi="Calibri" w:cs="Calibri"/>
          <w:color w:val="000000" w:themeColor="text1"/>
        </w:rPr>
        <w:t xml:space="preserve"> </w:t>
      </w:r>
      <w:ins w:id="11" w:author="Christopher Hempel" w:date="2020-09-18T08:38:00Z">
        <w:r w:rsidR="00745407">
          <w:rPr>
            <w:rFonts w:ascii="Calibri" w:hAnsi="Calibri" w:cs="Calibri"/>
            <w:color w:val="000000" w:themeColor="text1"/>
          </w:rPr>
          <w:t>metagenomi</w:t>
        </w:r>
      </w:ins>
      <w:ins w:id="12" w:author="Christopher Hempel" w:date="2020-09-18T08:39:00Z">
        <w:r w:rsidR="00745407">
          <w:rPr>
            <w:rFonts w:ascii="Calibri" w:hAnsi="Calibri" w:cs="Calibri"/>
            <w:color w:val="000000" w:themeColor="text1"/>
          </w:rPr>
          <w:t>c</w:t>
        </w:r>
      </w:ins>
      <w:ins w:id="13" w:author="Christopher Hempel" w:date="2020-09-18T08:38:00Z">
        <w:r w:rsidR="00745407">
          <w:rPr>
            <w:rFonts w:ascii="Calibri" w:hAnsi="Calibri" w:cs="Calibri"/>
            <w:color w:val="000000" w:themeColor="text1"/>
          </w:rPr>
          <w:t>s an</w:t>
        </w:r>
      </w:ins>
      <w:ins w:id="14" w:author="Christopher Hempel" w:date="2020-09-18T08:39:00Z">
        <w:r w:rsidR="00745407">
          <w:rPr>
            <w:rFonts w:ascii="Calibri" w:hAnsi="Calibri" w:cs="Calibri"/>
            <w:color w:val="000000" w:themeColor="text1"/>
          </w:rPr>
          <w:t xml:space="preserve">d </w:t>
        </w:r>
      </w:ins>
      <w:ins w:id="15" w:author="Christopher Hempel" w:date="2020-09-29T09:25:00Z">
        <w:r w:rsidR="00FE1E32">
          <w:rPr>
            <w:rFonts w:ascii="Calibri" w:hAnsi="Calibri" w:cs="Calibri"/>
            <w:color w:val="000000" w:themeColor="text1"/>
          </w:rPr>
          <w:t xml:space="preserve">total RNA </w:t>
        </w:r>
      </w:ins>
      <w:ins w:id="16" w:author="Christopher Hempel" w:date="2020-09-18T08:39:00Z">
        <w:r w:rsidR="00745407">
          <w:rPr>
            <w:rFonts w:ascii="Calibri" w:hAnsi="Calibri" w:cs="Calibri"/>
            <w:color w:val="000000" w:themeColor="text1"/>
          </w:rPr>
          <w:t xml:space="preserve">metatranscriptomics </w:t>
        </w:r>
      </w:ins>
      <w:ins w:id="17" w:author="Christopher Hempel" w:date="2020-09-29T09:25:00Z">
        <w:r w:rsidR="00FE1E32">
          <w:rPr>
            <w:rFonts w:ascii="Calibri" w:hAnsi="Calibri" w:cs="Calibri"/>
            <w:color w:val="000000" w:themeColor="text1"/>
          </w:rPr>
          <w:t>(total RNA-Seq; metatranscriptomics without an mRNA enrichment step)</w:t>
        </w:r>
      </w:ins>
      <w:del w:id="18" w:author="Christopher Hempel" w:date="2020-09-18T08:39:00Z">
        <w:r w:rsidR="007645E2" w:rsidDel="00745407">
          <w:rPr>
            <w:rFonts w:ascii="Calibri" w:hAnsi="Calibri" w:cs="Calibri"/>
            <w:color w:val="000000" w:themeColor="text1"/>
          </w:rPr>
          <w:delText xml:space="preserve">metatranscriptomics </w:delText>
        </w:r>
      </w:del>
      <w:del w:id="19" w:author="Christopher Hempel" w:date="2020-09-18T08:38:00Z">
        <w:r w:rsidR="007645E2" w:rsidDel="00745407">
          <w:rPr>
            <w:rFonts w:ascii="Calibri" w:hAnsi="Calibri" w:cs="Calibri"/>
            <w:color w:val="000000" w:themeColor="text1"/>
          </w:rPr>
          <w:delText xml:space="preserve">over </w:delText>
        </w:r>
      </w:del>
      <w:del w:id="20" w:author="Christopher Hempel" w:date="2020-09-18T08:39:00Z">
        <w:r w:rsidR="006E6787" w:rsidDel="00745407">
          <w:rPr>
            <w:rFonts w:ascii="Calibri" w:hAnsi="Calibri" w:cs="Calibri"/>
            <w:color w:val="000000" w:themeColor="text1"/>
          </w:rPr>
          <w:delText>metagenomics</w:delText>
        </w:r>
        <w:r w:rsidR="007645E2" w:rsidDel="00745407">
          <w:rPr>
            <w:rFonts w:ascii="Calibri" w:hAnsi="Calibri" w:cs="Calibri"/>
            <w:color w:val="000000" w:themeColor="text1"/>
          </w:rPr>
          <w:delText xml:space="preserve"> </w:delText>
        </w:r>
      </w:del>
      <w:r w:rsidR="007645E2">
        <w:rPr>
          <w:rFonts w:ascii="Calibri" w:hAnsi="Calibri" w:cs="Calibri"/>
          <w:color w:val="000000" w:themeColor="text1"/>
        </w:rPr>
        <w:t>for taxonomic profiling.</w:t>
      </w:r>
      <w:ins w:id="21" w:author="Christopher Hempel" w:date="2020-09-18T08:36:00Z">
        <w:r w:rsidR="00745407">
          <w:rPr>
            <w:rFonts w:ascii="Calibri" w:hAnsi="Calibri" w:cs="Calibri"/>
            <w:color w:val="000000" w:themeColor="text1"/>
          </w:rPr>
          <w:t xml:space="preserve"> The motivation for this test comes from two </w:t>
        </w:r>
      </w:ins>
      <w:ins w:id="22" w:author="Christopher Hempel" w:date="2020-09-18T08:38:00Z">
        <w:r w:rsidR="00745407">
          <w:rPr>
            <w:rFonts w:ascii="Calibri" w:hAnsi="Calibri" w:cs="Calibri"/>
            <w:color w:val="000000" w:themeColor="text1"/>
          </w:rPr>
          <w:t xml:space="preserve">potential advantages </w:t>
        </w:r>
      </w:ins>
      <w:ins w:id="23" w:author="Christopher Hempel" w:date="2020-09-18T08:39:00Z">
        <w:r w:rsidR="00745407">
          <w:rPr>
            <w:rFonts w:ascii="Calibri" w:hAnsi="Calibri" w:cs="Calibri"/>
            <w:color w:val="000000" w:themeColor="text1"/>
          </w:rPr>
          <w:t>of metatranscri</w:t>
        </w:r>
      </w:ins>
      <w:ins w:id="24" w:author="Christopher Hempel" w:date="2020-09-18T08:40:00Z">
        <w:r w:rsidR="00745407">
          <w:rPr>
            <w:rFonts w:ascii="Calibri" w:hAnsi="Calibri" w:cs="Calibri"/>
            <w:color w:val="000000" w:themeColor="text1"/>
          </w:rPr>
          <w:t>ptomics over metagenomics.</w:t>
        </w:r>
      </w:ins>
    </w:p>
    <w:p w14:paraId="32A28A81" w14:textId="65F78B37" w:rsidR="003561B3" w:rsidRDefault="007645E2" w:rsidP="00E05CD2">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First, </w:t>
      </w:r>
      <w:del w:id="25" w:author="Christopher Hempel" w:date="2020-09-18T08:42:00Z">
        <w:r w:rsidDel="00745407">
          <w:rPr>
            <w:rFonts w:ascii="Calibri" w:hAnsi="Calibri" w:cs="Calibri"/>
            <w:color w:val="000000" w:themeColor="text1"/>
          </w:rPr>
          <w:delText>total RNA sequencing</w:delText>
        </w:r>
      </w:del>
      <w:del w:id="26" w:author="Christopher Hempel" w:date="2020-09-29T09:26:00Z">
        <w:r w:rsidDel="00FE1E32">
          <w:rPr>
            <w:rFonts w:ascii="Calibri" w:hAnsi="Calibri" w:cs="Calibri"/>
            <w:color w:val="000000" w:themeColor="text1"/>
          </w:rPr>
          <w:delText xml:space="preserve"> (</w:delText>
        </w:r>
      </w:del>
      <w:r>
        <w:rPr>
          <w:rFonts w:ascii="Calibri" w:hAnsi="Calibri" w:cs="Calibri"/>
          <w:color w:val="000000" w:themeColor="text1"/>
        </w:rPr>
        <w:t>total RNA-Seq</w:t>
      </w:r>
      <w:del w:id="27" w:author="Christopher Hempel" w:date="2020-09-29T09:26:00Z">
        <w:r w:rsidDel="00FE1E32">
          <w:rPr>
            <w:rFonts w:ascii="Calibri" w:hAnsi="Calibri" w:cs="Calibri"/>
            <w:color w:val="000000" w:themeColor="text1"/>
          </w:rPr>
          <w:delText>), which represents metatranscriptomics without an mRNA enrichment step,</w:delText>
        </w:r>
      </w:del>
      <w:r>
        <w:rPr>
          <w:rFonts w:ascii="Calibri" w:hAnsi="Calibri" w:cs="Calibri"/>
          <w:color w:val="000000" w:themeColor="text1"/>
        </w:rPr>
        <w:t xml:space="preserve"> naturally enriche</w:t>
      </w:r>
      <w:r w:rsidR="00485983">
        <w:rPr>
          <w:rFonts w:ascii="Calibri" w:hAnsi="Calibri" w:cs="Calibri"/>
          <w:color w:val="000000" w:themeColor="text1"/>
        </w:rPr>
        <w:t>s sequencing data for</w:t>
      </w:r>
      <w:r>
        <w:rPr>
          <w:rFonts w:ascii="Calibri" w:hAnsi="Calibri" w:cs="Calibri"/>
          <w:color w:val="000000" w:themeColor="text1"/>
        </w:rPr>
        <w:t xml:space="preserve"> </w:t>
      </w:r>
      <w:r w:rsidR="006E6787">
        <w:rPr>
          <w:rFonts w:ascii="Calibri" w:hAnsi="Calibri" w:cs="Calibri"/>
          <w:color w:val="000000" w:themeColor="text1"/>
        </w:rPr>
        <w:t xml:space="preserve">common </w:t>
      </w:r>
      <w:r>
        <w:rPr>
          <w:rFonts w:ascii="Calibri" w:hAnsi="Calibri" w:cs="Calibri"/>
          <w:color w:val="000000" w:themeColor="text1"/>
        </w:rPr>
        <w:t>barcode sequences</w:t>
      </w:r>
      <w:r w:rsidR="00485983">
        <w:rPr>
          <w:rFonts w:ascii="Calibri" w:hAnsi="Calibri" w:cs="Calibri"/>
          <w:color w:val="000000" w:themeColor="text1"/>
        </w:rPr>
        <w:t xml:space="preserve">. This natural enrichment is achieved </w:t>
      </w:r>
      <w:r>
        <w:rPr>
          <w:rFonts w:ascii="Calibri" w:hAnsi="Calibri" w:cs="Calibri"/>
          <w:color w:val="000000" w:themeColor="text1"/>
        </w:rPr>
        <w:t>because 8</w:t>
      </w:r>
      <w:r w:rsidR="005F7CE5">
        <w:rPr>
          <w:rFonts w:ascii="Calibri" w:hAnsi="Calibri" w:cs="Calibri"/>
          <w:color w:val="000000" w:themeColor="text1"/>
        </w:rPr>
        <w:t>0-98</w:t>
      </w:r>
      <w:r>
        <w:rPr>
          <w:rFonts w:ascii="Calibri" w:hAnsi="Calibri" w:cs="Calibri"/>
          <w:color w:val="000000" w:themeColor="text1"/>
        </w:rPr>
        <w:t xml:space="preserve">% of RNA consists of rRNA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t xml:space="preserve"> contain</w:t>
      </w:r>
      <w:r w:rsidR="00485983">
        <w:t>ing</w:t>
      </w:r>
      <w:r>
        <w:t xml:space="preserve"> the common </w:t>
      </w:r>
      <w:ins w:id="28" w:author="Karl Cottenie" w:date="2020-09-10T16:18:00Z">
        <w:r w:rsidR="001C1B47">
          <w:t xml:space="preserve">microbial </w:t>
        </w:r>
      </w:ins>
      <w:r>
        <w:t xml:space="preserve">barcodes </w:t>
      </w:r>
      <w:r w:rsidR="005F7CE5">
        <w:t xml:space="preserve">16S, 18S rRNA, and 28S rRNA, </w:t>
      </w:r>
      <w:r w:rsidR="00FE25F8">
        <w:t>whereas these</w:t>
      </w:r>
      <w:r w:rsidR="006E6787">
        <w:t xml:space="preserve"> barcodes can </w:t>
      </w:r>
      <w:r w:rsidR="006E6787">
        <w:rPr>
          <w:rFonts w:ascii="Calibri" w:hAnsi="Calibri" w:cs="Calibri"/>
          <w:color w:val="000000" w:themeColor="text1"/>
        </w:rPr>
        <w:t xml:space="preserve">make up as little as </w:t>
      </w:r>
      <w:r w:rsidR="006E6787">
        <w:t>0.05%</w:t>
      </w:r>
      <w:r w:rsidR="00FE25F8">
        <w:t xml:space="preserve"> – </w:t>
      </w:r>
      <w:r w:rsidR="006E6787">
        <w:t xml:space="preserve">1.4% </w:t>
      </w:r>
      <w:r w:rsidR="00FE25F8">
        <w:t xml:space="preserve">in metagenomics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6E6787">
        <w:rPr>
          <w:rFonts w:ascii="Calibri" w:hAnsi="Calibri" w:cs="Calibri"/>
          <w:color w:val="000000" w:themeColor="text1"/>
        </w:rPr>
        <w:t xml:space="preserve">. </w:t>
      </w:r>
      <w:r w:rsidR="005F7CE5">
        <w:t>16S, 18S rRNA, and 28S rRNA</w:t>
      </w:r>
      <w:r w:rsidR="005F7CE5">
        <w:rPr>
          <w:rFonts w:ascii="Calibri" w:hAnsi="Calibri" w:cs="Calibri"/>
          <w:color w:val="000000" w:themeColor="text1"/>
        </w:rPr>
        <w:t xml:space="preserve"> sequences are much better represented and taxonomically annotated in public databases than other parts of the genome. Therefore,</w:t>
      </w:r>
      <w:r w:rsidR="009459B5">
        <w:rPr>
          <w:rFonts w:ascii="Calibri" w:hAnsi="Calibri" w:cs="Calibri"/>
          <w:color w:val="000000" w:themeColor="text1"/>
        </w:rPr>
        <w:t xml:space="preserv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rRNA in total RNA-Seq in theory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w:t>
      </w:r>
      <w:ins w:id="29" w:author="Christopher Hempel" w:date="2020-09-18T09:14:00Z">
        <w:r w:rsidR="00412A85">
          <w:rPr>
            <w:rFonts w:ascii="Calibri" w:hAnsi="Calibri" w:cs="Calibri"/>
            <w:color w:val="000000" w:themeColor="text1"/>
          </w:rPr>
          <w:t xml:space="preserve">sequencing </w:t>
        </w:r>
      </w:ins>
      <w:r w:rsidR="003561B3">
        <w:rPr>
          <w:rFonts w:ascii="Calibri" w:hAnsi="Calibri" w:cs="Calibri"/>
          <w:color w:val="000000" w:themeColor="text1"/>
        </w:rPr>
        <w:t xml:space="preserve">coverage of </w:t>
      </w:r>
      <w:r w:rsidR="00485983">
        <w:rPr>
          <w:rFonts w:ascii="Calibri" w:hAnsi="Calibri" w:cs="Calibri"/>
          <w:color w:val="000000" w:themeColor="text1"/>
        </w:rPr>
        <w:t>common</w:t>
      </w:r>
      <w:r w:rsidR="00FE25F8">
        <w:rPr>
          <w:rFonts w:ascii="Calibri" w:hAnsi="Calibri" w:cs="Calibri"/>
          <w:color w:val="000000" w:themeColor="text1"/>
        </w:rPr>
        <w:t xml:space="preserve"> </w:t>
      </w:r>
      <w:ins w:id="30" w:author="Christopher Hempel" w:date="2020-09-18T09:12:00Z">
        <w:r w:rsidR="00412A85">
          <w:rPr>
            <w:rFonts w:ascii="Calibri" w:hAnsi="Calibri" w:cs="Calibri"/>
            <w:color w:val="000000" w:themeColor="text1"/>
          </w:rPr>
          <w:t xml:space="preserve">microbial </w:t>
        </w:r>
      </w:ins>
      <w:r w:rsidR="003561B3">
        <w:rPr>
          <w:rFonts w:ascii="Calibri" w:hAnsi="Calibri" w:cs="Calibri"/>
          <w:color w:val="000000" w:themeColor="text1"/>
        </w:rPr>
        <w:t xml:space="preserve">barcodes as compared to metagenomics, which </w:t>
      </w:r>
      <w:del w:id="31" w:author="Christopher Hempel" w:date="2020-09-21T08:56:00Z">
        <w:r w:rsidR="003561B3" w:rsidDel="00E3201C">
          <w:rPr>
            <w:rFonts w:ascii="Calibri" w:hAnsi="Calibri" w:cs="Calibri"/>
            <w:color w:val="000000" w:themeColor="text1"/>
          </w:rPr>
          <w:delText>s</w:delText>
        </w:r>
        <w:r w:rsidR="00E3201C" w:rsidDel="00E3201C">
          <w:rPr>
            <w:rFonts w:ascii="Calibri" w:hAnsi="Calibri" w:cs="Calibri"/>
            <w:color w:val="000000" w:themeColor="text1"/>
          </w:rPr>
          <w:delText>hould</w:delText>
        </w:r>
      </w:del>
      <w:ins w:id="32" w:author="Christopher Hempel" w:date="2020-09-21T08:56:00Z">
        <w:r w:rsidR="00E3201C">
          <w:rPr>
            <w:rFonts w:ascii="Calibri" w:hAnsi="Calibri" w:cs="Calibri"/>
            <w:color w:val="000000" w:themeColor="text1"/>
          </w:rPr>
          <w:t>might</w:t>
        </w:r>
      </w:ins>
      <w:r w:rsidR="003561B3">
        <w:rPr>
          <w:rFonts w:ascii="Calibri" w:hAnsi="Calibri" w:cs="Calibri"/>
          <w:color w:val="000000" w:themeColor="text1"/>
        </w:rPr>
        <w:t xml:space="preserve"> allow for more </w:t>
      </w:r>
      <w:commentRangeStart w:id="33"/>
      <w:commentRangeStart w:id="34"/>
      <w:r w:rsidR="003561B3">
        <w:rPr>
          <w:rFonts w:ascii="Calibri" w:hAnsi="Calibri" w:cs="Calibri"/>
          <w:color w:val="000000" w:themeColor="text1"/>
        </w:rPr>
        <w:t xml:space="preserve">accurate taxonomic profiling of </w:t>
      </w:r>
      <w:r w:rsidR="00FE25F8">
        <w:rPr>
          <w:rFonts w:ascii="Calibri" w:hAnsi="Calibri" w:cs="Calibri"/>
          <w:color w:val="000000" w:themeColor="text1"/>
        </w:rPr>
        <w:t>taxonomically diverse</w:t>
      </w:r>
      <w:r w:rsidR="003561B3">
        <w:rPr>
          <w:rFonts w:ascii="Calibri" w:hAnsi="Calibri" w:cs="Calibri"/>
          <w:color w:val="000000" w:themeColor="text1"/>
        </w:rPr>
        <w:t xml:space="preserve"> communities</w:t>
      </w:r>
      <w:commentRangeEnd w:id="33"/>
      <w:r w:rsidR="001C1B47">
        <w:rPr>
          <w:rStyle w:val="CommentReference"/>
        </w:rPr>
        <w:commentReference w:id="33"/>
      </w:r>
      <w:commentRangeEnd w:id="34"/>
      <w:r w:rsidR="00412A85">
        <w:rPr>
          <w:rStyle w:val="CommentReference"/>
        </w:rPr>
        <w:commentReference w:id="34"/>
      </w:r>
      <w:r w:rsidR="003561B3">
        <w:rPr>
          <w:rFonts w:ascii="Calibri" w:hAnsi="Calibri" w:cs="Calibri"/>
          <w:color w:val="000000" w:themeColor="text1"/>
        </w:rPr>
        <w:t>.</w:t>
      </w:r>
    </w:p>
    <w:p w14:paraId="024F0364" w14:textId="5661B305" w:rsidR="0049163C" w:rsidRDefault="006E6787" w:rsidP="00E05CD2">
      <w:pPr>
        <w:spacing w:line="360" w:lineRule="auto"/>
        <w:ind w:firstLine="720"/>
        <w:jc w:val="both"/>
      </w:pPr>
      <w:r>
        <w:rPr>
          <w:rFonts w:ascii="Calibri" w:hAnsi="Calibri" w:cs="Calibri"/>
          <w:color w:val="000000" w:themeColor="text1"/>
        </w:rPr>
        <w:t xml:space="preserve">Second, </w:t>
      </w:r>
      <w:r>
        <w:t xml:space="preserve">metatranscriptomics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Pr="000A37E7">
        <w:rPr>
          <w:bCs/>
          <w:noProof/>
          <w:lang w:val="en-US"/>
        </w:rPr>
        <w:t>(Geisen et al., 2015; Gomez-Silvan et al., 2018)</w:t>
      </w:r>
      <w:r>
        <w:rPr>
          <w:rStyle w:val="FootnoteReference"/>
        </w:rPr>
        <w:fldChar w:fldCharType="end"/>
      </w:r>
      <w:r w:rsidR="00C00EC4">
        <w:t xml:space="preserve">. </w:t>
      </w:r>
      <w:r w:rsidR="00F837C3">
        <w:t>In comparison, metagenomics</w:t>
      </w:r>
      <w:r>
        <w:t xml:space="preserve"> targets the present </w:t>
      </w:r>
      <w:r w:rsidR="005F7CE5">
        <w:t xml:space="preserve">part of a </w:t>
      </w:r>
      <w:r>
        <w:t xml:space="preserve">community, including DNA of dead and/or inactive cells and extracellular DNA, which can make up </w:t>
      </w:r>
      <w:ins w:id="35" w:author="Christopher Hempel" w:date="2020-09-18T09:32:00Z">
        <w:r w:rsidR="0027444D">
          <w:t>40-90%</w:t>
        </w:r>
      </w:ins>
      <w:del w:id="36" w:author="Christopher Hempel" w:date="2020-09-18T09:32:00Z">
        <w:r w:rsidR="00C00EC4" w:rsidDel="0027444D">
          <w:delText>over</w:delText>
        </w:r>
        <w:r w:rsidDel="0027444D">
          <w:delText xml:space="preserve"> 90%</w:delText>
        </w:r>
      </w:del>
      <w:r>
        <w:t xml:space="preserve"> of </w:t>
      </w:r>
      <w:ins w:id="37" w:author="Christopher Hempel" w:date="2020-09-18T09:33:00Z">
        <w:r w:rsidR="0027444D">
          <w:t xml:space="preserve">the </w:t>
        </w:r>
      </w:ins>
      <w:del w:id="38" w:author="Christopher Hempel" w:date="2020-09-18T09:33:00Z">
        <w:r w:rsidDel="0027444D">
          <w:delText xml:space="preserve">microbial </w:delText>
        </w:r>
      </w:del>
      <w:r>
        <w:t xml:space="preserve">DNA </w:t>
      </w:r>
      <w:ins w:id="39" w:author="Christopher Hempel" w:date="2020-09-18T09:33:00Z">
        <w:r w:rsidR="0027444D">
          <w:t>pool</w:t>
        </w:r>
      </w:ins>
      <w:del w:id="40" w:author="Christopher Hempel" w:date="2020-09-18T09:33:00Z">
        <w:r w:rsidDel="0027444D">
          <w:delText>datasets</w:delText>
        </w:r>
      </w:del>
      <w:r>
        <w:t xml:space="preserve">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 xml:space="preserve">. </w:t>
      </w:r>
      <w:del w:id="41" w:author="Christopher Hempel" w:date="2020-09-29T10:26:00Z">
        <w:r w:rsidDel="00EA46EB">
          <w:delText xml:space="preserve">Information </w:delText>
        </w:r>
      </w:del>
      <w:ins w:id="42" w:author="Christopher Hempel" w:date="2020-09-29T10:26:00Z">
        <w:r w:rsidR="00EA46EB">
          <w:t xml:space="preserve">Consequently, metatranscriptomics </w:t>
        </w:r>
      </w:ins>
      <w:del w:id="43" w:author="Christopher Hempel" w:date="2020-09-29T10:27:00Z">
        <w:r w:rsidDel="00EA46EB">
          <w:delText xml:space="preserve">about the active community </w:delText>
        </w:r>
      </w:del>
      <w:del w:id="44" w:author="Christopher Hempel" w:date="2020-09-29T10:25:00Z">
        <w:r w:rsidDel="00EA46EB">
          <w:delText>is desirable</w:delText>
        </w:r>
      </w:del>
      <w:ins w:id="45" w:author="Christopher Hempel" w:date="2020-09-29T10:27:00Z">
        <w:r w:rsidR="00EA46EB">
          <w:t>might</w:t>
        </w:r>
      </w:ins>
      <w:r>
        <w:t xml:space="preserve"> </w:t>
      </w:r>
      <w:ins w:id="46" w:author="Christopher Hempel" w:date="2020-09-29T10:26:00Z">
        <w:r w:rsidR="00EA46EB">
          <w:t xml:space="preserve">generate more relevant information </w:t>
        </w:r>
      </w:ins>
      <w:r>
        <w:t xml:space="preserve">for ecological assessments as it reflects the portion of the community that is </w:t>
      </w:r>
      <w:ins w:id="47" w:author="Christopher Hempel" w:date="2020-09-29T10:27:00Z">
        <w:r w:rsidR="00EA46EB">
          <w:t xml:space="preserve">actively </w:t>
        </w:r>
      </w:ins>
      <w:r>
        <w:t>interacting with the environment and therefore</w:t>
      </w:r>
      <w:r w:rsidR="00F837C3">
        <w:t xml:space="preserve"> </w:t>
      </w:r>
      <w:del w:id="48" w:author="Christopher Hempel" w:date="2020-09-29T10:25:00Z">
        <w:r w:rsidDel="00EA46EB">
          <w:delText xml:space="preserve">better </w:delText>
        </w:r>
      </w:del>
      <w:ins w:id="49" w:author="Christopher Hempel" w:date="2020-09-29T10:25:00Z">
        <w:r w:rsidR="00EA46EB">
          <w:t xml:space="preserve">might better </w:t>
        </w:r>
      </w:ins>
      <w:r>
        <w:t>reflect</w:t>
      </w:r>
      <w:del w:id="50" w:author="Christopher Hempel" w:date="2020-09-29T10:25:00Z">
        <w:r w:rsidR="00F837C3" w:rsidDel="00EA46EB">
          <w:delText>s</w:delText>
        </w:r>
      </w:del>
      <w:r>
        <w:t xml:space="preserve"> environmental conditions.</w:t>
      </w:r>
    </w:p>
    <w:p w14:paraId="08C58C99" w14:textId="77777777" w:rsidR="00BC3432" w:rsidRDefault="00BC3432" w:rsidP="00E05CD2">
      <w:pPr>
        <w:spacing w:line="360" w:lineRule="auto"/>
        <w:ind w:firstLine="720"/>
        <w:jc w:val="both"/>
      </w:pPr>
    </w:p>
    <w:p w14:paraId="58DBB3A5" w14:textId="772187B8" w:rsidR="00A819B8" w:rsidRDefault="00A819B8" w:rsidP="00E05CD2">
      <w:pPr>
        <w:spacing w:line="360" w:lineRule="auto"/>
        <w:ind w:firstLine="576"/>
        <w:jc w:val="both"/>
      </w:pPr>
      <w:r>
        <w:lastRenderedPageBreak/>
        <w:t xml:space="preserve">To </w:t>
      </w:r>
      <w:r w:rsidR="00137B30">
        <w:t>compare</w:t>
      </w:r>
      <w:r w:rsidR="00F3585D">
        <w:t xml:space="preserve"> </w:t>
      </w:r>
      <w:r w:rsidR="00137B30">
        <w:t xml:space="preserve">the </w:t>
      </w:r>
      <w:r>
        <w:t>performance</w:t>
      </w:r>
      <w:r w:rsidR="00137B30">
        <w:t>s of metagenomics and total RNA-Seq</w:t>
      </w:r>
      <w:r>
        <w:t xml:space="preserve"> </w:t>
      </w:r>
      <w:r w:rsidR="00E97D19">
        <w:t xml:space="preserve">in taxonomic profiling </w:t>
      </w:r>
      <w:r w:rsidR="009459B5">
        <w:t>accuracy</w:t>
      </w:r>
      <w:r>
        <w:t>, w</w:t>
      </w:r>
      <w:r w:rsidR="0049163C">
        <w:t xml:space="preserve">e applied </w:t>
      </w:r>
      <w:r>
        <w:t xml:space="preserve">metagenomics and total </w:t>
      </w:r>
      <w:r w:rsidR="00D62ED7">
        <w:t>RNA-Seq</w:t>
      </w:r>
      <w:r>
        <w:t xml:space="preserve"> </w:t>
      </w:r>
      <w:r w:rsidR="0049163C">
        <w:t xml:space="preserve">to </w:t>
      </w:r>
      <w:r w:rsidR="00111265">
        <w:t xml:space="preserve">two sets of samples: 1) </w:t>
      </w:r>
      <w:r w:rsidR="0049163C">
        <w:t>a commercially available microbial mock community</w:t>
      </w:r>
      <w:ins w:id="51" w:author="Christopher Hempel" w:date="2020-09-29T10:39:00Z">
        <w:r w:rsidR="007241CF">
          <w:t>,</w:t>
        </w:r>
      </w:ins>
      <w:r w:rsidR="0049163C">
        <w:t xml:space="preserve"> </w:t>
      </w:r>
      <w:r>
        <w:t xml:space="preserve">and </w:t>
      </w:r>
      <w:r w:rsidR="00111265">
        <w:t>2)</w:t>
      </w:r>
      <w:r w:rsidR="005D766B">
        <w:t xml:space="preserve"> </w:t>
      </w:r>
      <w:r>
        <w:t>fish tank water sample</w:t>
      </w:r>
      <w:r w:rsidR="005D766B">
        <w:t>s</w:t>
      </w:r>
      <w:r w:rsidR="00111265">
        <w:t xml:space="preserve">, which </w:t>
      </w:r>
      <w:r w:rsidR="00EC6348">
        <w:t>simulates</w:t>
      </w:r>
      <w:r w:rsidR="00111265">
        <w:t xml:space="preserve"> environmental </w:t>
      </w:r>
      <w:r w:rsidR="005D766B">
        <w:t xml:space="preserve">freshwater </w:t>
      </w:r>
      <w:r w:rsidR="00111265">
        <w:t>sampling</w:t>
      </w:r>
      <w:r>
        <w:t xml:space="preserve">. </w:t>
      </w:r>
      <w:r w:rsidR="00596CFB">
        <w:t>In addition, we</w:t>
      </w:r>
      <w:r w:rsidR="00846409">
        <w:t xml:space="preserve"> applied a </w:t>
      </w:r>
      <w:r w:rsidR="005D766B">
        <w:t xml:space="preserve">broad </w:t>
      </w:r>
      <w:r w:rsidR="00846409">
        <w:t xml:space="preserve">variety of </w:t>
      </w:r>
      <w:r w:rsidR="005D766B">
        <w:t xml:space="preserve">common </w:t>
      </w:r>
      <w:r w:rsidR="00846409">
        <w:t xml:space="preserve">bioinformatic processing </w:t>
      </w:r>
      <w:r w:rsidR="00BC3432">
        <w:t>and analysis tools</w:t>
      </w:r>
      <w:r w:rsidR="00846409">
        <w:t xml:space="preserve"> </w:t>
      </w:r>
      <w:r>
        <w:t xml:space="preserve">to both metagenomics and total </w:t>
      </w:r>
      <w:r w:rsidR="00D62ED7">
        <w:t>RNA-Seq</w:t>
      </w:r>
      <w:r>
        <w:t xml:space="preserve"> data</w:t>
      </w:r>
      <w:r w:rsidR="00111265">
        <w:t xml:space="preserve"> of both sample sets</w:t>
      </w:r>
      <w:r w:rsidR="00BC3432">
        <w:t xml:space="preserve"> to test </w:t>
      </w:r>
      <w:r w:rsidR="005F7CE5">
        <w:t xml:space="preserve">the </w:t>
      </w:r>
      <w:r w:rsidR="00BC3432">
        <w:t xml:space="preserve">impact </w:t>
      </w:r>
      <w:r w:rsidR="005D766B">
        <w:t xml:space="preserve">of these tools </w:t>
      </w:r>
      <w:r w:rsidR="00BC3432">
        <w:t>on the taxonomic profiling accuracy</w:t>
      </w:r>
      <w:r w:rsidR="009F6CC0">
        <w:t>.</w:t>
      </w:r>
    </w:p>
    <w:p w14:paraId="2581236E" w14:textId="77777777" w:rsidR="00322F8B" w:rsidRDefault="00322F8B">
      <w:pPr>
        <w:spacing w:line="360" w:lineRule="auto"/>
        <w:ind w:firstLine="576"/>
        <w:jc w:val="both"/>
        <w:rPr>
          <w:ins w:id="52" w:author="Christopher Hempel" w:date="2020-09-23T16:44:00Z"/>
        </w:rPr>
      </w:pPr>
      <w:ins w:id="53" w:author="Christopher Hempel" w:date="2020-09-23T16:43:00Z">
        <w:r>
          <w:t>3 interests:</w:t>
        </w:r>
      </w:ins>
    </w:p>
    <w:p w14:paraId="17A6B05B" w14:textId="7C960DA6" w:rsidR="00455BAE" w:rsidRDefault="00322F8B">
      <w:pPr>
        <w:spacing w:line="360" w:lineRule="auto"/>
        <w:ind w:firstLine="576"/>
        <w:jc w:val="both"/>
        <w:rPr>
          <w:ins w:id="54" w:author="Christopher Hempel" w:date="2020-09-23T16:44:00Z"/>
        </w:rPr>
      </w:pPr>
      <w:ins w:id="55" w:author="Christopher Hempel" w:date="2020-09-23T16:44:00Z">
        <w:r>
          <w:t xml:space="preserve">1: </w:t>
        </w:r>
      </w:ins>
      <w:ins w:id="56" w:author="Christopher Hempel" w:date="2020-09-23T16:43:00Z">
        <w:r>
          <w:t xml:space="preserve">metagenomics or metatranscriptomics </w:t>
        </w:r>
      </w:ins>
      <w:ins w:id="57" w:author="Christopher Hempel" w:date="2020-09-23T16:44:00Z">
        <w:r>
          <w:t>more accurate for taxonomic profiling</w:t>
        </w:r>
      </w:ins>
    </w:p>
    <w:p w14:paraId="70EFD56B" w14:textId="66B5786A" w:rsidR="00322F8B" w:rsidRDefault="00322F8B">
      <w:pPr>
        <w:spacing w:line="360" w:lineRule="auto"/>
        <w:ind w:firstLine="576"/>
        <w:jc w:val="both"/>
        <w:rPr>
          <w:ins w:id="58" w:author="Christopher Hempel" w:date="2020-09-23T16:44:00Z"/>
        </w:rPr>
      </w:pPr>
      <w:ins w:id="59" w:author="Christopher Hempel" w:date="2020-09-23T16:44:00Z">
        <w:r>
          <w:t>2: effect of bioinformatics tools</w:t>
        </w:r>
      </w:ins>
    </w:p>
    <w:p w14:paraId="5AD97A69" w14:textId="36B8D0A4" w:rsidR="00322F8B" w:rsidRDefault="00322F8B">
      <w:pPr>
        <w:spacing w:line="360" w:lineRule="auto"/>
        <w:ind w:firstLine="576"/>
        <w:jc w:val="both"/>
        <w:rPr>
          <w:ins w:id="60" w:author="Christopher Hempel" w:date="2020-09-23T16:43:00Z"/>
        </w:rPr>
      </w:pPr>
      <w:ins w:id="61" w:author="Christopher Hempel" w:date="2020-09-23T16:44:00Z">
        <w:r>
          <w:t xml:space="preserve">3: same </w:t>
        </w:r>
      </w:ins>
      <w:ins w:id="62" w:author="Christopher Hempel" w:date="2020-09-23T16:45:00Z">
        <w:r>
          <w:t>conclusions for both mock and environmental community</w:t>
        </w:r>
      </w:ins>
      <w:ins w:id="63" w:author="Christopher Hempel" w:date="2020-09-23T16:44:00Z">
        <w:r>
          <w:t xml:space="preserve"> </w:t>
        </w:r>
      </w:ins>
    </w:p>
    <w:p w14:paraId="7C0C0F15" w14:textId="77777777" w:rsidR="00322F8B" w:rsidRDefault="00322F8B">
      <w:pPr>
        <w:spacing w:line="360" w:lineRule="auto"/>
        <w:ind w:firstLine="576"/>
        <w:jc w:val="both"/>
        <w:rPr>
          <w:ins w:id="64" w:author="Karl Cottenie" w:date="2020-09-10T16:28:00Z"/>
        </w:rPr>
      </w:pPr>
    </w:p>
    <w:p w14:paraId="49141204" w14:textId="7F563182" w:rsidR="00D65B77" w:rsidRDefault="00455BAE" w:rsidP="00E05CD2">
      <w:pPr>
        <w:spacing w:line="360" w:lineRule="auto"/>
        <w:ind w:firstLine="576"/>
        <w:jc w:val="both"/>
        <w:rPr>
          <w:ins w:id="65" w:author="Christopher Hempel" w:date="2020-09-18T11:27:00Z"/>
        </w:rPr>
      </w:pPr>
      <w:ins w:id="66" w:author="Karl Cottenie" w:date="2020-09-10T16:30:00Z">
        <w:r>
          <w:t xml:space="preserve">We had 3 </w:t>
        </w:r>
        <w:commentRangeStart w:id="67"/>
        <w:r>
          <w:t>objectives</w:t>
        </w:r>
        <w:commentRangeEnd w:id="67"/>
        <w:r w:rsidR="00B679DE">
          <w:rPr>
            <w:rStyle w:val="CommentReference"/>
          </w:rPr>
          <w:commentReference w:id="67"/>
        </w:r>
        <w:r>
          <w:t xml:space="preserve">: </w:t>
        </w:r>
      </w:ins>
      <w:ins w:id="68" w:author="Christopher Hempel" w:date="2020-09-18T10:17:00Z">
        <w:r w:rsidR="008F1402">
          <w:t xml:space="preserve">1) </w:t>
        </w:r>
      </w:ins>
    </w:p>
    <w:p w14:paraId="13A9AD29" w14:textId="30946C86" w:rsidR="00455BAE" w:rsidRDefault="00A819B8" w:rsidP="00E05CD2">
      <w:pPr>
        <w:spacing w:line="360" w:lineRule="auto"/>
        <w:ind w:firstLine="576"/>
        <w:jc w:val="both"/>
        <w:rPr>
          <w:ins w:id="69" w:author="Karl Cottenie" w:date="2020-09-10T16:29:00Z"/>
        </w:rPr>
      </w:pPr>
      <w:r>
        <w:t xml:space="preserve">Using the known </w:t>
      </w:r>
      <w:ins w:id="70" w:author="Christopher Hempel" w:date="2020-09-18T10:09:00Z">
        <w:r w:rsidR="008F1402">
          <w:t xml:space="preserve">taxonomical and abundance </w:t>
        </w:r>
      </w:ins>
      <w:r>
        <w:t>composition of the mock community, we</w:t>
      </w:r>
      <w:r w:rsidR="0049163C">
        <w:t xml:space="preserve"> </w:t>
      </w:r>
      <w:del w:id="71" w:author="Christopher Hempel" w:date="2020-09-18T10:19:00Z">
        <w:r w:rsidR="00AE1909" w:rsidDel="00DA3AC0">
          <w:delText>evaluated</w:delText>
        </w:r>
        <w:r w:rsidR="0049163C" w:rsidDel="00DA3AC0">
          <w:delText xml:space="preserve"> </w:delText>
        </w:r>
      </w:del>
      <w:ins w:id="72" w:author="Christopher Hempel" w:date="2020-09-18T10:19:00Z">
        <w:r w:rsidR="00DA3AC0">
          <w:t xml:space="preserve">analyzed </w:t>
        </w:r>
      </w:ins>
      <w:r w:rsidR="0049163C">
        <w:t>the</w:t>
      </w:r>
      <w:r w:rsidR="00575A73">
        <w:t xml:space="preserve"> accuracy </w:t>
      </w:r>
      <w:r>
        <w:t>of</w:t>
      </w:r>
      <w:r w:rsidR="009F6CC0">
        <w:t xml:space="preserve"> the </w:t>
      </w:r>
      <w:r w:rsidR="00BC3432">
        <w:t xml:space="preserve">two </w:t>
      </w:r>
      <w:r w:rsidR="009F6CC0">
        <w:t xml:space="preserve">sequencing approaches and bioinformatic </w:t>
      </w:r>
      <w:r w:rsidR="00BC3432">
        <w:t>tools</w:t>
      </w:r>
      <w:r>
        <w:t xml:space="preserve"> </w:t>
      </w:r>
      <w:r w:rsidR="009F6CC0">
        <w:t>in terms of</w:t>
      </w:r>
      <w:r w:rsidR="0049163C">
        <w:t xml:space="preserve"> taxa and abundance recovery. </w:t>
      </w:r>
      <w:r w:rsidR="00AE1909">
        <w:t>This evaluation allowed us to</w:t>
      </w:r>
      <w:r w:rsidR="00575A73">
        <w:t xml:space="preserve"> </w:t>
      </w:r>
      <w:r w:rsidR="00AE1909">
        <w:t>determine</w:t>
      </w:r>
      <w:r w:rsidR="00575A73">
        <w:t xml:space="preserve"> the most accurate taxonomic profiling </w:t>
      </w:r>
      <w:r w:rsidR="00F3585D">
        <w:t>workflow</w:t>
      </w:r>
      <w:r w:rsidR="00575A73">
        <w:t>, from sequencing to bioinformatical processing and analysis.</w:t>
      </w:r>
      <w:r w:rsidR="00596CFB">
        <w:t xml:space="preserve"> </w:t>
      </w:r>
    </w:p>
    <w:p w14:paraId="078D68D1" w14:textId="039E44CD" w:rsidR="00455BAE" w:rsidRDefault="00111265" w:rsidP="00E05CD2">
      <w:pPr>
        <w:spacing w:line="360" w:lineRule="auto"/>
        <w:ind w:firstLine="576"/>
        <w:jc w:val="both"/>
        <w:rPr>
          <w:ins w:id="73" w:author="Karl Cottenie" w:date="2020-09-10T16:29:00Z"/>
        </w:rPr>
      </w:pPr>
      <w:commentRangeStart w:id="74"/>
      <w:r>
        <w:t>We also showed how the taxonomic profile of the fish tank sample differ</w:t>
      </w:r>
      <w:r w:rsidR="00596CFB">
        <w:t>ed</w:t>
      </w:r>
      <w:r>
        <w:t xml:space="preserve"> based on the applied sequencing approach</w:t>
      </w:r>
      <w:r w:rsidR="00AE1909">
        <w:t>es</w:t>
      </w:r>
      <w:r>
        <w:t xml:space="preserve"> and bioinformatic </w:t>
      </w:r>
      <w:r w:rsidR="00BC3432">
        <w:t>tools</w:t>
      </w:r>
      <w:ins w:id="75" w:author="Karl Cottenie" w:date="2020-09-10T16:30:00Z">
        <w:r w:rsidR="00455BAE">
          <w:t xml:space="preserve"> (objective 2)</w:t>
        </w:r>
      </w:ins>
      <w:r>
        <w:t>.</w:t>
      </w:r>
      <w:r w:rsidR="004850F6">
        <w:t xml:space="preserve"> </w:t>
      </w:r>
      <w:commentRangeEnd w:id="74"/>
      <w:r w:rsidR="00B679DE">
        <w:rPr>
          <w:rStyle w:val="CommentReference"/>
        </w:rPr>
        <w:commentReference w:id="74"/>
      </w:r>
    </w:p>
    <w:p w14:paraId="458D8DEC" w14:textId="1DF271AF" w:rsidR="005D766B" w:rsidRDefault="004850F6" w:rsidP="00E05CD2">
      <w:pPr>
        <w:spacing w:line="360" w:lineRule="auto"/>
        <w:ind w:firstLine="576"/>
        <w:jc w:val="both"/>
      </w:pPr>
      <w:commentRangeStart w:id="76"/>
      <w:r>
        <w:t xml:space="preserve">Finally, we assessed which </w:t>
      </w:r>
      <w:r w:rsidR="00BC3432">
        <w:t xml:space="preserve">tools in </w:t>
      </w:r>
      <w:r>
        <w:t xml:space="preserve">the </w:t>
      </w:r>
      <w:r w:rsidR="00AE1909">
        <w:t>bioinformatic</w:t>
      </w:r>
      <w:r w:rsidR="00596CFB">
        <w:t xml:space="preserve"> </w:t>
      </w:r>
      <w:r w:rsidR="00BC3432">
        <w:t>workflow</w:t>
      </w:r>
      <w:r w:rsidR="00596CFB">
        <w:t xml:space="preserve"> </w:t>
      </w:r>
      <w:r>
        <w:t>result</w:t>
      </w:r>
      <w:r w:rsidR="00596CFB">
        <w:t>ed</w:t>
      </w:r>
      <w:r>
        <w:t xml:space="preserve"> in significant differences in the taxonomic profile </w:t>
      </w:r>
      <w:r w:rsidR="00AE1909">
        <w:t xml:space="preserve">for both </w:t>
      </w:r>
      <w:r w:rsidR="00D65B77">
        <w:t xml:space="preserve">sets of samples </w:t>
      </w:r>
      <w:ins w:id="77" w:author="Karl Cottenie" w:date="2020-09-10T16:30:00Z">
        <w:r w:rsidR="00B679DE">
          <w:t>(objective 3)</w:t>
        </w:r>
      </w:ins>
      <w:r w:rsidR="00BC3432">
        <w:t>.</w:t>
      </w:r>
      <w:commentRangeEnd w:id="76"/>
      <w:r w:rsidR="00455BAE">
        <w:rPr>
          <w:rStyle w:val="CommentReference"/>
        </w:rPr>
        <w:commentReference w:id="76"/>
      </w:r>
    </w:p>
    <w:p w14:paraId="43AE3396" w14:textId="77777777" w:rsidR="00E3201C" w:rsidRDefault="00E3201C" w:rsidP="00E05CD2">
      <w:pPr>
        <w:spacing w:line="360" w:lineRule="auto"/>
      </w:pPr>
    </w:p>
    <w:p w14:paraId="0CFDD125" w14:textId="77777777" w:rsidR="00E3201C" w:rsidRDefault="00E3201C" w:rsidP="00E3201C">
      <w:pPr>
        <w:pStyle w:val="ListParagraph"/>
        <w:numPr>
          <w:ilvl w:val="0"/>
          <w:numId w:val="10"/>
        </w:numPr>
        <w:spacing w:line="360" w:lineRule="auto"/>
      </w:pPr>
      <w:r>
        <w:t>Question 1: Which steps of the pipeline have the most statistical significance in reproducing the mock community data composition?</w:t>
      </w:r>
      <w:commentRangeStart w:id="78"/>
      <w:commentRangeEnd w:id="78"/>
      <w:r>
        <w:rPr>
          <w:rStyle w:val="CommentReference"/>
        </w:rPr>
        <w:commentReference w:id="78"/>
      </w:r>
    </w:p>
    <w:p w14:paraId="004D2F25" w14:textId="77777777" w:rsidR="00E3201C" w:rsidRDefault="00E3201C" w:rsidP="00E3201C">
      <w:pPr>
        <w:pStyle w:val="ListParagraph"/>
        <w:numPr>
          <w:ilvl w:val="0"/>
          <w:numId w:val="11"/>
        </w:numPr>
        <w:spacing w:line="360" w:lineRule="auto"/>
      </w:pPr>
      <w:r>
        <w:t>Question 2: Which pipelines produce community composition data that does not significantly differ from the expected community composition, and which pipelines differ the least from the expected?</w:t>
      </w:r>
    </w:p>
    <w:p w14:paraId="2C16427C" w14:textId="77777777" w:rsidR="00E3201C" w:rsidRDefault="00E3201C" w:rsidP="00E3201C">
      <w:pPr>
        <w:pStyle w:val="ListParagraph"/>
        <w:numPr>
          <w:ilvl w:val="0"/>
          <w:numId w:val="11"/>
        </w:numPr>
        <w:spacing w:line="360" w:lineRule="auto"/>
      </w:pPr>
      <w:r>
        <w:t xml:space="preserve">Question 3: </w:t>
      </w:r>
      <w:commentRangeStart w:id="79"/>
      <w:r>
        <w:t>Do the community compositions produced by well-performing pipelines differ in a statistically significant way from another?</w:t>
      </w:r>
      <w:commentRangeEnd w:id="79"/>
      <w:r>
        <w:rPr>
          <w:rStyle w:val="CommentReference"/>
        </w:rPr>
        <w:commentReference w:id="79"/>
      </w:r>
    </w:p>
    <w:p w14:paraId="6D0150AF" w14:textId="77777777" w:rsidR="00E3201C" w:rsidRDefault="00E3201C" w:rsidP="00E3201C">
      <w:pPr>
        <w:pStyle w:val="ListParagraph"/>
        <w:numPr>
          <w:ilvl w:val="0"/>
          <w:numId w:val="12"/>
        </w:numPr>
        <w:spacing w:line="360" w:lineRule="auto"/>
      </w:pPr>
      <w:r>
        <w:lastRenderedPageBreak/>
        <w:t>Question 4: If we run the pipelines on a different (environmental) community without known expected composition, are the same relationships among pipelines observed as for the mock community?</w:t>
      </w:r>
    </w:p>
    <w:p w14:paraId="6C0F552B" w14:textId="45575D97" w:rsidR="005D766B" w:rsidRDefault="005D766B" w:rsidP="00E05CD2">
      <w:pPr>
        <w:spacing w:line="360" w:lineRule="auto"/>
      </w:pPr>
      <w:r>
        <w:br w:type="page"/>
      </w:r>
    </w:p>
    <w:p w14:paraId="2F6CE8C1" w14:textId="2021CC94" w:rsidR="002B753B" w:rsidRDefault="003124FC" w:rsidP="001B2FBE">
      <w:pPr>
        <w:pStyle w:val="Heading1"/>
      </w:pPr>
      <w:r>
        <w:lastRenderedPageBreak/>
        <w:t>Methods:</w:t>
      </w:r>
    </w:p>
    <w:p w14:paraId="08976AD1" w14:textId="77777777" w:rsidR="000D17B1" w:rsidRPr="000D17B1" w:rsidRDefault="000D17B1" w:rsidP="000D17B1">
      <w:pPr>
        <w:pStyle w:val="ListParagraph"/>
        <w:numPr>
          <w:ilvl w:val="0"/>
          <w:numId w:val="2"/>
        </w:numPr>
        <w:rPr>
          <w:highlight w:val="yellow"/>
        </w:rPr>
      </w:pPr>
      <w:commentRangeStart w:id="80"/>
      <w:r w:rsidRPr="000D17B1">
        <w:rPr>
          <w:highlight w:val="yellow"/>
        </w:rPr>
        <w:t xml:space="preserve">Give standardized information about the samples according to (Yilmaz et al. 2011) </w:t>
      </w:r>
      <w:proofErr w:type="spellStart"/>
      <w:r w:rsidRPr="000D17B1">
        <w:rPr>
          <w:highlight w:val="yellow"/>
        </w:rPr>
        <w:t>MIxS</w:t>
      </w:r>
      <w:proofErr w:type="spellEnd"/>
      <w:r w:rsidRPr="000D17B1">
        <w:rPr>
          <w:highlight w:val="yellow"/>
        </w:rPr>
        <w:t xml:space="preserve"> specifications</w:t>
      </w:r>
      <w:commentRangeEnd w:id="80"/>
      <w:r w:rsidR="003E4165">
        <w:rPr>
          <w:rStyle w:val="CommentReference"/>
        </w:rPr>
        <w:commentReference w:id="80"/>
      </w:r>
    </w:p>
    <w:p w14:paraId="4BB20C87" w14:textId="77777777" w:rsidR="000D17B1" w:rsidRPr="000D17B1" w:rsidRDefault="000D17B1" w:rsidP="000D17B1"/>
    <w:p w14:paraId="786F6FBE" w14:textId="77777777" w:rsidR="007F3E17" w:rsidRDefault="007F3E17" w:rsidP="007F3E17">
      <w:pPr>
        <w:keepNext/>
        <w:spacing w:line="360" w:lineRule="auto"/>
      </w:pPr>
      <w:r>
        <w:rPr>
          <w:noProof/>
        </w:rPr>
        <w:drawing>
          <wp:inline distT="0" distB="0" distL="0" distR="0" wp14:anchorId="444EB8AF" wp14:editId="1B0FDE27">
            <wp:extent cx="3446585" cy="5557762"/>
            <wp:effectExtent l="0" t="0" r="0" b="5080"/>
            <wp:docPr id="6" name="Picture 6" descr="A picture containing toiletry, lo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lot project workflow_v3.png"/>
                    <pic:cNvPicPr/>
                  </pic:nvPicPr>
                  <pic:blipFill>
                    <a:blip r:embed="rId10">
                      <a:extLst>
                        <a:ext uri="{28A0092B-C50C-407E-A947-70E740481C1C}">
                          <a14:useLocalDpi xmlns:a14="http://schemas.microsoft.com/office/drawing/2010/main" val="0"/>
                        </a:ext>
                      </a:extLst>
                    </a:blip>
                    <a:stretch>
                      <a:fillRect/>
                    </a:stretch>
                  </pic:blipFill>
                  <pic:spPr>
                    <a:xfrm>
                      <a:off x="0" y="0"/>
                      <a:ext cx="3450136" cy="5563489"/>
                    </a:xfrm>
                    <a:prstGeom prst="rect">
                      <a:avLst/>
                    </a:prstGeom>
                  </pic:spPr>
                </pic:pic>
              </a:graphicData>
            </a:graphic>
          </wp:inline>
        </w:drawing>
      </w:r>
    </w:p>
    <w:p w14:paraId="661EBD3D" w14:textId="13BA98C4" w:rsidR="007F3E17" w:rsidRDefault="007F3E17" w:rsidP="007F3E17">
      <w:pPr>
        <w:pStyle w:val="Caption"/>
      </w:pPr>
      <w:commentRangeStart w:id="81"/>
      <w:r>
        <w:t xml:space="preserve">Figure </w:t>
      </w:r>
      <w:r w:rsidR="005F161E">
        <w:fldChar w:fldCharType="begin"/>
      </w:r>
      <w:r w:rsidR="005F161E">
        <w:instrText xml:space="preserve"> SEQ Figure \* ARABIC </w:instrText>
      </w:r>
      <w:r w:rsidR="005F161E">
        <w:fldChar w:fldCharType="separate"/>
      </w:r>
      <w:r>
        <w:rPr>
          <w:noProof/>
        </w:rPr>
        <w:t>1</w:t>
      </w:r>
      <w:r w:rsidR="005F161E">
        <w:rPr>
          <w:noProof/>
        </w:rPr>
        <w:fldChar w:fldCharType="end"/>
      </w:r>
      <w:r>
        <w:t xml:space="preserve">: </w:t>
      </w:r>
      <w:r w:rsidR="00B679DE">
        <w:t>Summary of s</w:t>
      </w:r>
      <w:r>
        <w:t>tudy workflow</w:t>
      </w:r>
      <w:commentRangeEnd w:id="81"/>
      <w:r w:rsidR="00194CC3">
        <w:rPr>
          <w:rStyle w:val="CommentReference"/>
          <w:i w:val="0"/>
          <w:iCs w:val="0"/>
          <w:color w:val="auto"/>
        </w:rPr>
        <w:commentReference w:id="81"/>
      </w:r>
    </w:p>
    <w:p w14:paraId="5FEE85A8" w14:textId="5C8A5FD0" w:rsidR="00EC6348" w:rsidRDefault="00EC6348" w:rsidP="00E05CD2">
      <w:pPr>
        <w:spacing w:line="360" w:lineRule="auto"/>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07412B7C" w:rsidR="00EC6348" w:rsidRPr="00EC6348" w:rsidRDefault="00EC6348" w:rsidP="00205CCC">
      <w:pPr>
        <w:spacing w:line="360" w:lineRule="auto"/>
        <w:ind w:firstLine="720"/>
        <w:jc w:val="both"/>
      </w:pPr>
      <w:r>
        <w:t xml:space="preserve">The microbial </w:t>
      </w:r>
      <w:r w:rsidRPr="00EC6348">
        <w:t>mock community</w:t>
      </w:r>
      <w:r w:rsidR="008F49B7">
        <w:t xml:space="preserve"> used in this study</w:t>
      </w:r>
      <w:r w:rsidRPr="00EC6348">
        <w:t xml:space="preserve"> </w:t>
      </w:r>
      <w:r>
        <w:t>is commercially available</w:t>
      </w:r>
      <w:r w:rsidR="008F49B7">
        <w:t xml:space="preserve"> </w:t>
      </w:r>
      <w:r w:rsidR="00205CCC">
        <w:t>as</w:t>
      </w:r>
      <w:r w:rsidR="008F49B7">
        <w:t xml:space="preserve"> </w:t>
      </w:r>
      <w:proofErr w:type="spellStart"/>
      <w:r w:rsidR="008F49B7" w:rsidRPr="00EC6348">
        <w:t>ZymoBIOMICS</w:t>
      </w:r>
      <w:proofErr w:type="spellEnd"/>
      <w:r w:rsidR="008F49B7" w:rsidRPr="00EC6348">
        <w:t xml:space="preserve"> Microbial Community Standard II (Log Distribution)</w:t>
      </w:r>
      <w:r w:rsidR="008F49B7">
        <w:t xml:space="preserve"> </w:t>
      </w:r>
      <w:r>
        <w:t>(</w:t>
      </w:r>
      <w:proofErr w:type="spellStart"/>
      <w:r w:rsidR="008F49B7">
        <w:t>Zymo</w:t>
      </w:r>
      <w:proofErr w:type="spellEnd"/>
      <w:r w:rsidR="008F49B7">
        <w:t xml:space="preserve"> Research; </w:t>
      </w:r>
      <w:r w:rsidR="00776123">
        <w:t xml:space="preserve">Cat # </w:t>
      </w:r>
      <w:r w:rsidR="00776123" w:rsidRPr="00776123">
        <w:t>D6310</w:t>
      </w:r>
      <w:r w:rsidR="00776123">
        <w:t xml:space="preserve">; </w:t>
      </w:r>
      <w:r>
        <w:t>Irvine</w:t>
      </w:r>
      <w:r w:rsidR="008F49B7">
        <w:t>;</w:t>
      </w:r>
      <w:r>
        <w:t xml:space="preserve"> CA U.S.A.). It consists of </w:t>
      </w:r>
      <w:r w:rsidRPr="00EC6348">
        <w:t xml:space="preserve">eight bacteria </w:t>
      </w:r>
      <w:r>
        <w:t xml:space="preserve">species </w:t>
      </w:r>
      <w:r w:rsidRPr="00EC6348">
        <w:t>(</w:t>
      </w:r>
      <w:r>
        <w:t>thee</w:t>
      </w:r>
      <w:r w:rsidRPr="00EC6348">
        <w:t xml:space="preserve"> </w:t>
      </w:r>
      <w:r>
        <w:t>g</w:t>
      </w:r>
      <w:r w:rsidRPr="00EC6348">
        <w:t xml:space="preserve">ram-negative and </w:t>
      </w:r>
      <w:r>
        <w:t>five</w:t>
      </w:r>
      <w:r w:rsidRPr="00EC6348">
        <w:t xml:space="preserve"> </w:t>
      </w:r>
      <w:r>
        <w:t>g</w:t>
      </w:r>
      <w:r w:rsidRPr="00EC6348">
        <w:t xml:space="preserve">ram-positive) </w:t>
      </w:r>
      <w:r w:rsidRPr="00EC6348">
        <w:lastRenderedPageBreak/>
        <w:t xml:space="preserve">and </w:t>
      </w:r>
      <w:r>
        <w:t>two</w:t>
      </w:r>
      <w:r w:rsidRPr="00EC6348">
        <w:t xml:space="preserve"> yeast</w:t>
      </w:r>
      <w:r>
        <w:t xml:space="preserve"> species. They are mixed </w:t>
      </w:r>
      <w:ins w:id="82" w:author="Christopher Hempel" w:date="2020-09-18T11:38:00Z">
        <w:r w:rsidR="00767928">
          <w:t xml:space="preserve">by the manufacturer </w:t>
        </w:r>
      </w:ins>
      <w:r>
        <w:t>to create log-distributed species abundances based on genomic DNA amounts (Tab. 1). The mock community is stored in DNA/RNA Shield (</w:t>
      </w:r>
      <w:proofErr w:type="spellStart"/>
      <w:r w:rsidRPr="00EC6348">
        <w:t>Zymo</w:t>
      </w:r>
      <w:proofErr w:type="spellEnd"/>
      <w:r>
        <w:t xml:space="preserve"> Research</w:t>
      </w:r>
      <w:r w:rsidR="008F49B7">
        <w:t>;</w:t>
      </w:r>
      <w:r>
        <w:t xml:space="preserve"> </w:t>
      </w:r>
      <w:r w:rsidR="00776123">
        <w:t xml:space="preserve">Cat # </w:t>
      </w:r>
      <w:r w:rsidR="00776123" w:rsidRPr="00776123">
        <w:t>R1100-50</w:t>
      </w:r>
      <w:r w:rsidR="00776123">
        <w:t xml:space="preserve">; </w:t>
      </w:r>
      <w:r>
        <w:t>Irvine</w:t>
      </w:r>
      <w:r w:rsidR="008F49B7">
        <w:t>;</w:t>
      </w:r>
      <w:r>
        <w:t xml:space="preserve"> CA U.S.A.), which inactivates cells while preserving DNA and RNA. We generated three simulated water sample</w:t>
      </w:r>
      <w:r w:rsidR="00205CCC">
        <w:t xml:space="preserve"> replicates</w:t>
      </w:r>
      <w:r>
        <w:t xml:space="preserve"> by adding 130 µl of the microbial mock community to 50 mL ultrapure H</w:t>
      </w:r>
      <w:r>
        <w:rPr>
          <w:vertAlign w:val="subscript"/>
        </w:rPr>
        <w:t>2</w:t>
      </w:r>
      <w:r>
        <w:t>O</w:t>
      </w:r>
      <w:r w:rsidR="00205CCC">
        <w:t xml:space="preserve"> three separate times</w:t>
      </w:r>
      <w:r>
        <w:t>.</w:t>
      </w:r>
      <w:r w:rsidR="00974577">
        <w:t xml:space="preserve"> The microbial mock community contains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 so each of our microbial mock community/H</w:t>
      </w:r>
      <w:r w:rsidR="00974577" w:rsidRPr="00EC6348">
        <w:rPr>
          <w:vertAlign w:val="subscript"/>
        </w:rPr>
        <w:t>2</w:t>
      </w:r>
      <w:r w:rsidR="00974577">
        <w:t>O mixes contained ~1.95 x 10</w:t>
      </w:r>
      <w:r w:rsidR="00974577" w:rsidRPr="00974577">
        <w:rPr>
          <w:vertAlign w:val="superscript"/>
        </w:rPr>
        <w:t>8</w:t>
      </w:r>
      <w:r w:rsidR="00974577">
        <w:t> cells (Tab. 1).</w:t>
      </w:r>
    </w:p>
    <w:p w14:paraId="4E6DB16E" w14:textId="613C9A68" w:rsidR="00EC6348" w:rsidRDefault="00EC6348" w:rsidP="00E05CD2">
      <w:pPr>
        <w:spacing w:line="360" w:lineRule="auto"/>
      </w:pPr>
    </w:p>
    <w:p w14:paraId="3D2E471C" w14:textId="52F9342A" w:rsidR="00EC6348" w:rsidRDefault="00EC6348" w:rsidP="00205CCC">
      <w:pPr>
        <w:pStyle w:val="Caption"/>
        <w:keepNext/>
        <w:spacing w:line="360" w:lineRule="auto"/>
        <w:jc w:val="both"/>
      </w:pPr>
      <w:r>
        <w:t xml:space="preserve">Table </w:t>
      </w:r>
      <w:r w:rsidR="005F161E">
        <w:fldChar w:fldCharType="begin"/>
      </w:r>
      <w:r w:rsidR="005F161E">
        <w:instrText xml:space="preserve"> SEQ Table \* ARABIC </w:instrText>
      </w:r>
      <w:r w:rsidR="005F161E">
        <w:fldChar w:fldCharType="separate"/>
      </w:r>
      <w:r>
        <w:rPr>
          <w:noProof/>
        </w:rPr>
        <w:t>1</w:t>
      </w:r>
      <w:r w:rsidR="005F161E">
        <w:rPr>
          <w:noProof/>
        </w:rPr>
        <w:fldChar w:fldCharType="end"/>
      </w:r>
      <w:r>
        <w:t>: Microbial composition of the mock community (</w:t>
      </w:r>
      <w:r w:rsidR="00974577">
        <w:t xml:space="preserve">all columns but the last </w:t>
      </w:r>
      <w:r>
        <w:t>taken from the</w:t>
      </w:r>
      <w:r w:rsidRPr="00EC6348">
        <w:t xml:space="preserve"> </w:t>
      </w:r>
      <w:proofErr w:type="spellStart"/>
      <w:r w:rsidRPr="00EC6348">
        <w:t>ZymoBIOMICS</w:t>
      </w:r>
      <w:proofErr w:type="spellEnd"/>
      <w:r w:rsidRPr="00EC6348">
        <w:t xml:space="preserve"> Microbial Community Standard II (Log Distribution)</w:t>
      </w:r>
      <w:r>
        <w:t xml:space="preserve"> manual</w:t>
      </w:r>
      <w:ins w:id="83" w:author="Christopher Hempel" w:date="2020-09-18T11:39:00Z">
        <w:r w:rsidR="00767928">
          <w:t>, for more detailed information see the manual</w:t>
        </w:r>
      </w:ins>
      <w:r>
        <w:t>).</w:t>
      </w:r>
    </w:p>
    <w:tbl>
      <w:tblPr>
        <w:tblStyle w:val="TableGrid"/>
        <w:tblW w:w="5152" w:type="pct"/>
        <w:tblLook w:val="04A0" w:firstRow="1" w:lastRow="0" w:firstColumn="1" w:lastColumn="0" w:noHBand="0" w:noVBand="1"/>
      </w:tblPr>
      <w:tblGrid>
        <w:gridCol w:w="2820"/>
        <w:gridCol w:w="1129"/>
        <w:gridCol w:w="1106"/>
        <w:gridCol w:w="1108"/>
        <w:gridCol w:w="1108"/>
        <w:gridCol w:w="1118"/>
        <w:gridCol w:w="1245"/>
      </w:tblGrid>
      <w:tr w:rsidR="00974577" w14:paraId="6F65E085" w14:textId="485B167A" w:rsidTr="00974577">
        <w:tc>
          <w:tcPr>
            <w:tcW w:w="1464" w:type="pct"/>
            <w:vMerge w:val="restart"/>
            <w:vAlign w:val="center"/>
          </w:tcPr>
          <w:p w14:paraId="2163E58D" w14:textId="6FCD3B43" w:rsidR="00974577" w:rsidRDefault="00974577" w:rsidP="00974577">
            <w:pPr>
              <w:jc w:val="center"/>
            </w:pPr>
            <w:r>
              <w:t>Species</w:t>
            </w:r>
          </w:p>
        </w:tc>
        <w:tc>
          <w:tcPr>
            <w:tcW w:w="2890" w:type="pct"/>
            <w:gridSpan w:val="5"/>
            <w:vAlign w:val="center"/>
          </w:tcPr>
          <w:p w14:paraId="325692D9" w14:textId="464506E3" w:rsidR="00974577" w:rsidRDefault="00974577" w:rsidP="00974577">
            <w:pPr>
              <w:jc w:val="center"/>
            </w:pPr>
            <w:r>
              <w:t>Defined Composition (%)</w:t>
            </w:r>
          </w:p>
        </w:tc>
        <w:tc>
          <w:tcPr>
            <w:tcW w:w="646" w:type="pct"/>
            <w:vMerge w:val="restart"/>
            <w:vAlign w:val="center"/>
          </w:tcPr>
          <w:p w14:paraId="697A1BA9" w14:textId="7394473C" w:rsidR="00974577" w:rsidRDefault="00974577" w:rsidP="00974577">
            <w:pPr>
              <w:jc w:val="center"/>
            </w:pPr>
            <w:r>
              <w:t>Cell Number in 130 µL [x10</w:t>
            </w:r>
            <w:r w:rsidRPr="00974577">
              <w:rPr>
                <w:vertAlign w:val="superscript"/>
              </w:rPr>
              <w:t>3</w:t>
            </w:r>
            <w:r>
              <w:t>]</w:t>
            </w:r>
            <w:r w:rsidRPr="00974577">
              <w:rPr>
                <w:vertAlign w:val="superscript"/>
              </w:rPr>
              <w:t>4</w:t>
            </w:r>
          </w:p>
        </w:tc>
      </w:tr>
      <w:tr w:rsidR="00974577" w14:paraId="18E654FF" w14:textId="0C841E54" w:rsidTr="00974577">
        <w:tc>
          <w:tcPr>
            <w:tcW w:w="1464" w:type="pct"/>
            <w:vMerge/>
            <w:vAlign w:val="center"/>
          </w:tcPr>
          <w:p w14:paraId="32633545" w14:textId="77777777" w:rsidR="00974577" w:rsidRDefault="00974577" w:rsidP="00974577">
            <w:pPr>
              <w:jc w:val="center"/>
            </w:pPr>
          </w:p>
        </w:tc>
        <w:tc>
          <w:tcPr>
            <w:tcW w:w="586" w:type="pct"/>
            <w:vAlign w:val="center"/>
          </w:tcPr>
          <w:p w14:paraId="22FF61B9" w14:textId="57E4D765" w:rsidR="00974577" w:rsidRDefault="00974577" w:rsidP="00974577">
            <w:pPr>
              <w:jc w:val="center"/>
            </w:pPr>
            <w:r>
              <w:t>Genomic DNA</w:t>
            </w:r>
          </w:p>
        </w:tc>
        <w:tc>
          <w:tcPr>
            <w:tcW w:w="574" w:type="pct"/>
            <w:vAlign w:val="center"/>
          </w:tcPr>
          <w:p w14:paraId="3A54BEE3" w14:textId="35AA0DEC" w:rsidR="00974577" w:rsidRDefault="00974577" w:rsidP="00974577">
            <w:pPr>
              <w:jc w:val="center"/>
            </w:pPr>
            <w:r>
              <w:t>16S Only</w:t>
            </w:r>
            <w:r w:rsidRPr="00EC6348">
              <w:rPr>
                <w:vertAlign w:val="superscript"/>
              </w:rPr>
              <w:t>1</w:t>
            </w:r>
          </w:p>
        </w:tc>
        <w:tc>
          <w:tcPr>
            <w:tcW w:w="575" w:type="pct"/>
            <w:vAlign w:val="center"/>
          </w:tcPr>
          <w:p w14:paraId="602BEBA5" w14:textId="01283488" w:rsidR="00974577" w:rsidRDefault="00974577" w:rsidP="00974577">
            <w:pPr>
              <w:jc w:val="center"/>
            </w:pPr>
            <w:r>
              <w:t>16S &amp; 18S</w:t>
            </w:r>
            <w:r w:rsidRPr="00EC6348">
              <w:rPr>
                <w:vertAlign w:val="superscript"/>
              </w:rPr>
              <w:t>1</w:t>
            </w:r>
          </w:p>
        </w:tc>
        <w:tc>
          <w:tcPr>
            <w:tcW w:w="575" w:type="pct"/>
            <w:vAlign w:val="center"/>
          </w:tcPr>
          <w:p w14:paraId="0FFC0956" w14:textId="7E73FC07" w:rsidR="00974577" w:rsidRDefault="00974577" w:rsidP="00974577">
            <w:pPr>
              <w:jc w:val="center"/>
            </w:pPr>
            <w:r>
              <w:t>Genome Copy</w:t>
            </w:r>
            <w:r w:rsidRPr="00EC6348">
              <w:rPr>
                <w:vertAlign w:val="superscript"/>
              </w:rPr>
              <w:t>2</w:t>
            </w:r>
          </w:p>
        </w:tc>
        <w:tc>
          <w:tcPr>
            <w:tcW w:w="580" w:type="pct"/>
            <w:vAlign w:val="center"/>
          </w:tcPr>
          <w:p w14:paraId="52FEED66" w14:textId="42988258" w:rsidR="00974577" w:rsidRDefault="00974577" w:rsidP="00974577">
            <w:pPr>
              <w:jc w:val="center"/>
            </w:pPr>
            <w:r>
              <w:t>Cell Number</w:t>
            </w:r>
            <w:r w:rsidRPr="00EC6348">
              <w:rPr>
                <w:vertAlign w:val="superscript"/>
              </w:rPr>
              <w:t>3</w:t>
            </w:r>
          </w:p>
        </w:tc>
        <w:tc>
          <w:tcPr>
            <w:tcW w:w="646" w:type="pct"/>
            <w:vMerge/>
          </w:tcPr>
          <w:p w14:paraId="438C40A0" w14:textId="637BD509" w:rsidR="00974577" w:rsidRDefault="00974577" w:rsidP="00974577">
            <w:pPr>
              <w:jc w:val="center"/>
            </w:pPr>
          </w:p>
        </w:tc>
      </w:tr>
      <w:tr w:rsidR="00974577" w14:paraId="4A520B6E" w14:textId="7698183B" w:rsidTr="00974577">
        <w:tc>
          <w:tcPr>
            <w:tcW w:w="1464" w:type="pct"/>
            <w:vAlign w:val="center"/>
          </w:tcPr>
          <w:p w14:paraId="5757868A" w14:textId="54309256" w:rsidR="00974577" w:rsidRPr="00205CCC" w:rsidRDefault="00974577" w:rsidP="00974577">
            <w:pPr>
              <w:jc w:val="center"/>
              <w:rPr>
                <w:i/>
                <w:iCs/>
              </w:rPr>
            </w:pPr>
            <w:r w:rsidRPr="00205CCC">
              <w:rPr>
                <w:i/>
                <w:iCs/>
              </w:rPr>
              <w:t>Listeria monocytogenes</w:t>
            </w:r>
          </w:p>
        </w:tc>
        <w:tc>
          <w:tcPr>
            <w:tcW w:w="586" w:type="pct"/>
            <w:vAlign w:val="center"/>
          </w:tcPr>
          <w:p w14:paraId="53D1360C" w14:textId="7481E0CA" w:rsidR="00974577" w:rsidRDefault="00974577" w:rsidP="00974577">
            <w:pPr>
              <w:jc w:val="center"/>
            </w:pPr>
            <w:r>
              <w:t>89.1</w:t>
            </w:r>
          </w:p>
        </w:tc>
        <w:tc>
          <w:tcPr>
            <w:tcW w:w="574" w:type="pct"/>
            <w:vAlign w:val="center"/>
          </w:tcPr>
          <w:p w14:paraId="1C134301" w14:textId="65CE52A2" w:rsidR="00974577" w:rsidRDefault="00974577" w:rsidP="00974577">
            <w:pPr>
              <w:jc w:val="center"/>
            </w:pPr>
            <w:r>
              <w:t>95.9</w:t>
            </w:r>
          </w:p>
        </w:tc>
        <w:tc>
          <w:tcPr>
            <w:tcW w:w="575" w:type="pct"/>
            <w:vAlign w:val="center"/>
          </w:tcPr>
          <w:p w14:paraId="29FE2C45" w14:textId="027FB48F" w:rsidR="00974577" w:rsidRDefault="00974577" w:rsidP="00974577">
            <w:pPr>
              <w:jc w:val="center"/>
            </w:pPr>
            <w:r>
              <w:t>91.9</w:t>
            </w:r>
          </w:p>
        </w:tc>
        <w:tc>
          <w:tcPr>
            <w:tcW w:w="575" w:type="pct"/>
            <w:vAlign w:val="center"/>
          </w:tcPr>
          <w:p w14:paraId="16F521AB" w14:textId="4308FBDE" w:rsidR="00974577" w:rsidRDefault="00974577" w:rsidP="00974577">
            <w:pPr>
              <w:jc w:val="center"/>
            </w:pPr>
            <w:r>
              <w:t>94.8</w:t>
            </w:r>
          </w:p>
        </w:tc>
        <w:tc>
          <w:tcPr>
            <w:tcW w:w="580" w:type="pct"/>
            <w:vAlign w:val="center"/>
          </w:tcPr>
          <w:p w14:paraId="5519655A" w14:textId="18417F57" w:rsidR="00974577" w:rsidRDefault="00974577" w:rsidP="00974577">
            <w:pPr>
              <w:jc w:val="center"/>
            </w:pPr>
            <w:r>
              <w:t>94.9</w:t>
            </w:r>
          </w:p>
        </w:tc>
        <w:tc>
          <w:tcPr>
            <w:tcW w:w="646" w:type="pct"/>
          </w:tcPr>
          <w:p w14:paraId="43E69508" w14:textId="78FC5599" w:rsidR="00974577" w:rsidRDefault="00974577" w:rsidP="00974577">
            <w:pPr>
              <w:jc w:val="center"/>
            </w:pPr>
            <w:r>
              <w:t>185055</w:t>
            </w:r>
          </w:p>
        </w:tc>
      </w:tr>
      <w:tr w:rsidR="00974577" w14:paraId="37AD32A5" w14:textId="7FF028A6" w:rsidTr="00974577">
        <w:tc>
          <w:tcPr>
            <w:tcW w:w="1464" w:type="pct"/>
            <w:vAlign w:val="center"/>
          </w:tcPr>
          <w:p w14:paraId="488D5DB7" w14:textId="666ACF79" w:rsidR="00974577" w:rsidRPr="00205CCC" w:rsidRDefault="00974577" w:rsidP="00974577">
            <w:pPr>
              <w:jc w:val="center"/>
              <w:rPr>
                <w:i/>
                <w:iCs/>
              </w:rPr>
            </w:pPr>
            <w:r w:rsidRPr="00205CCC">
              <w:rPr>
                <w:i/>
                <w:iCs/>
              </w:rPr>
              <w:t>Pseudomonas aeruginosa</w:t>
            </w:r>
          </w:p>
        </w:tc>
        <w:tc>
          <w:tcPr>
            <w:tcW w:w="586" w:type="pct"/>
            <w:vAlign w:val="center"/>
          </w:tcPr>
          <w:p w14:paraId="72511EC1" w14:textId="12728146" w:rsidR="00974577" w:rsidRDefault="00974577" w:rsidP="00974577">
            <w:pPr>
              <w:jc w:val="center"/>
            </w:pPr>
            <w:r>
              <w:t>8.9</w:t>
            </w:r>
          </w:p>
        </w:tc>
        <w:tc>
          <w:tcPr>
            <w:tcW w:w="574" w:type="pct"/>
            <w:vAlign w:val="center"/>
          </w:tcPr>
          <w:p w14:paraId="2D15B3D2" w14:textId="208AE776" w:rsidR="00974577" w:rsidRDefault="00974577" w:rsidP="00974577">
            <w:pPr>
              <w:jc w:val="center"/>
            </w:pPr>
            <w:r>
              <w:t>2.8</w:t>
            </w:r>
          </w:p>
        </w:tc>
        <w:tc>
          <w:tcPr>
            <w:tcW w:w="575" w:type="pct"/>
            <w:vAlign w:val="center"/>
          </w:tcPr>
          <w:p w14:paraId="34A053BC" w14:textId="36AC6F15" w:rsidR="00974577" w:rsidRDefault="00974577" w:rsidP="00974577">
            <w:pPr>
              <w:jc w:val="center"/>
            </w:pPr>
            <w:r>
              <w:t>2.7</w:t>
            </w:r>
          </w:p>
        </w:tc>
        <w:tc>
          <w:tcPr>
            <w:tcW w:w="575" w:type="pct"/>
            <w:vAlign w:val="center"/>
          </w:tcPr>
          <w:p w14:paraId="05B921FA" w14:textId="4AB35056" w:rsidR="00974577" w:rsidRDefault="00974577" w:rsidP="00974577">
            <w:pPr>
              <w:jc w:val="center"/>
            </w:pPr>
            <w:r>
              <w:t>4.2</w:t>
            </w:r>
          </w:p>
        </w:tc>
        <w:tc>
          <w:tcPr>
            <w:tcW w:w="580" w:type="pct"/>
            <w:vAlign w:val="center"/>
          </w:tcPr>
          <w:p w14:paraId="2A591CA8" w14:textId="21451339" w:rsidR="00974577" w:rsidRDefault="00974577" w:rsidP="00974577">
            <w:pPr>
              <w:jc w:val="center"/>
            </w:pPr>
            <w:r>
              <w:t>4.2</w:t>
            </w:r>
          </w:p>
        </w:tc>
        <w:tc>
          <w:tcPr>
            <w:tcW w:w="646" w:type="pct"/>
          </w:tcPr>
          <w:p w14:paraId="3B5452DA" w14:textId="54E6A1EF" w:rsidR="00974577" w:rsidRDefault="00974577" w:rsidP="00974577">
            <w:pPr>
              <w:jc w:val="center"/>
            </w:pPr>
            <w:r>
              <w:t>8190</w:t>
            </w:r>
          </w:p>
        </w:tc>
      </w:tr>
      <w:tr w:rsidR="00974577" w14:paraId="26757436" w14:textId="2CFB5A6D" w:rsidTr="00974577">
        <w:tc>
          <w:tcPr>
            <w:tcW w:w="1464" w:type="pct"/>
            <w:vAlign w:val="center"/>
          </w:tcPr>
          <w:p w14:paraId="0A7CC713" w14:textId="2AA633D1" w:rsidR="00974577" w:rsidRPr="00205CCC" w:rsidRDefault="00974577" w:rsidP="00974577">
            <w:pPr>
              <w:jc w:val="center"/>
              <w:rPr>
                <w:i/>
                <w:iCs/>
              </w:rPr>
            </w:pPr>
            <w:r w:rsidRPr="00205CCC">
              <w:rPr>
                <w:i/>
                <w:iCs/>
              </w:rPr>
              <w:t>Bacillus subtilis</w:t>
            </w:r>
          </w:p>
        </w:tc>
        <w:tc>
          <w:tcPr>
            <w:tcW w:w="586" w:type="pct"/>
            <w:vAlign w:val="center"/>
          </w:tcPr>
          <w:p w14:paraId="6FEDE34A" w14:textId="6EC66819" w:rsidR="00974577" w:rsidRDefault="00974577" w:rsidP="00974577">
            <w:pPr>
              <w:jc w:val="center"/>
            </w:pPr>
            <w:r>
              <w:t>0.89</w:t>
            </w:r>
          </w:p>
        </w:tc>
        <w:tc>
          <w:tcPr>
            <w:tcW w:w="574" w:type="pct"/>
            <w:vAlign w:val="center"/>
          </w:tcPr>
          <w:p w14:paraId="1435815A" w14:textId="73D676C8" w:rsidR="00974577" w:rsidRDefault="00974577" w:rsidP="00974577">
            <w:pPr>
              <w:jc w:val="center"/>
            </w:pPr>
            <w:r>
              <w:t>1.2</w:t>
            </w:r>
          </w:p>
        </w:tc>
        <w:tc>
          <w:tcPr>
            <w:tcW w:w="575" w:type="pct"/>
            <w:vAlign w:val="center"/>
          </w:tcPr>
          <w:p w14:paraId="63B009B9" w14:textId="5B22B782" w:rsidR="00974577" w:rsidRDefault="00974577" w:rsidP="00974577">
            <w:pPr>
              <w:jc w:val="center"/>
            </w:pPr>
            <w:r>
              <w:t>1.1</w:t>
            </w:r>
          </w:p>
        </w:tc>
        <w:tc>
          <w:tcPr>
            <w:tcW w:w="575" w:type="pct"/>
            <w:vAlign w:val="center"/>
          </w:tcPr>
          <w:p w14:paraId="7371E89A" w14:textId="5C1DC12B" w:rsidR="00974577" w:rsidRDefault="00974577" w:rsidP="00974577">
            <w:pPr>
              <w:jc w:val="center"/>
            </w:pPr>
            <w:r>
              <w:t>0.7</w:t>
            </w:r>
          </w:p>
        </w:tc>
        <w:tc>
          <w:tcPr>
            <w:tcW w:w="580" w:type="pct"/>
            <w:vAlign w:val="center"/>
          </w:tcPr>
          <w:p w14:paraId="73F55973" w14:textId="722ECEFD" w:rsidR="00974577" w:rsidRDefault="00974577" w:rsidP="00974577">
            <w:pPr>
              <w:jc w:val="center"/>
            </w:pPr>
            <w:r>
              <w:t>0.7</w:t>
            </w:r>
          </w:p>
        </w:tc>
        <w:tc>
          <w:tcPr>
            <w:tcW w:w="646" w:type="pct"/>
          </w:tcPr>
          <w:p w14:paraId="41C8CA49" w14:textId="19C437FB" w:rsidR="00974577" w:rsidRDefault="00974577" w:rsidP="00974577">
            <w:pPr>
              <w:jc w:val="center"/>
            </w:pPr>
            <w:r>
              <w:t>1365</w:t>
            </w:r>
          </w:p>
        </w:tc>
      </w:tr>
      <w:tr w:rsidR="00974577" w14:paraId="51E812ED" w14:textId="4F051F52" w:rsidTr="00974577">
        <w:tc>
          <w:tcPr>
            <w:tcW w:w="1464" w:type="pct"/>
            <w:vAlign w:val="center"/>
          </w:tcPr>
          <w:p w14:paraId="02F7F098" w14:textId="451EB11E" w:rsidR="00974577" w:rsidRPr="00205CCC" w:rsidRDefault="00974577" w:rsidP="00974577">
            <w:pPr>
              <w:jc w:val="center"/>
              <w:rPr>
                <w:i/>
                <w:iCs/>
              </w:rPr>
            </w:pPr>
            <w:r w:rsidRPr="00205CCC">
              <w:rPr>
                <w:i/>
                <w:iCs/>
              </w:rPr>
              <w:t>Saccharomyces cerevisiae</w:t>
            </w:r>
          </w:p>
        </w:tc>
        <w:tc>
          <w:tcPr>
            <w:tcW w:w="586" w:type="pct"/>
            <w:vAlign w:val="center"/>
          </w:tcPr>
          <w:p w14:paraId="7CD5BACD" w14:textId="03FF44E0" w:rsidR="00974577" w:rsidRDefault="00974577" w:rsidP="00974577">
            <w:pPr>
              <w:jc w:val="center"/>
            </w:pPr>
            <w:r>
              <w:t>0.89</w:t>
            </w:r>
          </w:p>
        </w:tc>
        <w:tc>
          <w:tcPr>
            <w:tcW w:w="574" w:type="pct"/>
            <w:vAlign w:val="center"/>
          </w:tcPr>
          <w:p w14:paraId="2E6C4489" w14:textId="076A7095" w:rsidR="00974577" w:rsidRDefault="00974577" w:rsidP="00974577">
            <w:pPr>
              <w:jc w:val="center"/>
            </w:pPr>
            <w:r>
              <w:t>NA</w:t>
            </w:r>
          </w:p>
        </w:tc>
        <w:tc>
          <w:tcPr>
            <w:tcW w:w="575" w:type="pct"/>
            <w:vAlign w:val="center"/>
          </w:tcPr>
          <w:p w14:paraId="0A8E0221" w14:textId="5F69D002" w:rsidR="00974577" w:rsidRDefault="00974577" w:rsidP="00974577">
            <w:pPr>
              <w:jc w:val="center"/>
            </w:pPr>
            <w:r>
              <w:t>4.1</w:t>
            </w:r>
          </w:p>
        </w:tc>
        <w:tc>
          <w:tcPr>
            <w:tcW w:w="575" w:type="pct"/>
            <w:vAlign w:val="center"/>
          </w:tcPr>
          <w:p w14:paraId="04F474F9" w14:textId="7C8864DC" w:rsidR="00974577" w:rsidRDefault="00974577" w:rsidP="00974577">
            <w:pPr>
              <w:jc w:val="center"/>
            </w:pPr>
            <w:r>
              <w:t>0.23</w:t>
            </w:r>
          </w:p>
        </w:tc>
        <w:tc>
          <w:tcPr>
            <w:tcW w:w="580" w:type="pct"/>
            <w:vAlign w:val="center"/>
          </w:tcPr>
          <w:p w14:paraId="313824C9" w14:textId="5F486BF3" w:rsidR="00974577" w:rsidRDefault="00974577" w:rsidP="00974577">
            <w:pPr>
              <w:jc w:val="center"/>
            </w:pPr>
            <w:r>
              <w:t>0.12</w:t>
            </w:r>
          </w:p>
        </w:tc>
        <w:tc>
          <w:tcPr>
            <w:tcW w:w="646" w:type="pct"/>
          </w:tcPr>
          <w:p w14:paraId="128F6D99" w14:textId="191094DD" w:rsidR="00974577" w:rsidRDefault="00974577" w:rsidP="00974577">
            <w:pPr>
              <w:jc w:val="center"/>
            </w:pPr>
            <w:r>
              <w:t>234</w:t>
            </w:r>
          </w:p>
        </w:tc>
      </w:tr>
      <w:tr w:rsidR="00974577" w14:paraId="17E6D63A" w14:textId="236C5423" w:rsidTr="00974577">
        <w:tc>
          <w:tcPr>
            <w:tcW w:w="1464" w:type="pct"/>
            <w:vAlign w:val="center"/>
          </w:tcPr>
          <w:p w14:paraId="4F2AFB1E" w14:textId="457D9DB8" w:rsidR="00974577" w:rsidRPr="00205CCC" w:rsidRDefault="00974577" w:rsidP="00974577">
            <w:pPr>
              <w:jc w:val="center"/>
              <w:rPr>
                <w:i/>
                <w:iCs/>
              </w:rPr>
            </w:pPr>
            <w:r w:rsidRPr="00205CCC">
              <w:rPr>
                <w:i/>
                <w:iCs/>
              </w:rPr>
              <w:t>Escherichia coli</w:t>
            </w:r>
          </w:p>
        </w:tc>
        <w:tc>
          <w:tcPr>
            <w:tcW w:w="586" w:type="pct"/>
            <w:vAlign w:val="center"/>
          </w:tcPr>
          <w:p w14:paraId="3EF092C1" w14:textId="024D7F67" w:rsidR="00974577" w:rsidRDefault="00974577" w:rsidP="00974577">
            <w:pPr>
              <w:jc w:val="center"/>
            </w:pPr>
            <w:r>
              <w:t>0.089</w:t>
            </w:r>
          </w:p>
        </w:tc>
        <w:tc>
          <w:tcPr>
            <w:tcW w:w="574" w:type="pct"/>
            <w:vAlign w:val="center"/>
          </w:tcPr>
          <w:p w14:paraId="2E3ABC53" w14:textId="2007CDD1" w:rsidR="00974577" w:rsidRDefault="00974577" w:rsidP="00974577">
            <w:pPr>
              <w:jc w:val="center"/>
            </w:pPr>
            <w:r>
              <w:t>0.069</w:t>
            </w:r>
          </w:p>
        </w:tc>
        <w:tc>
          <w:tcPr>
            <w:tcW w:w="575" w:type="pct"/>
            <w:vAlign w:val="center"/>
          </w:tcPr>
          <w:p w14:paraId="1E577733" w14:textId="43575083" w:rsidR="00974577" w:rsidRDefault="00974577" w:rsidP="00974577">
            <w:pPr>
              <w:jc w:val="center"/>
            </w:pPr>
            <w:r>
              <w:t>0.066</w:t>
            </w:r>
          </w:p>
        </w:tc>
        <w:tc>
          <w:tcPr>
            <w:tcW w:w="575" w:type="pct"/>
            <w:vAlign w:val="center"/>
          </w:tcPr>
          <w:p w14:paraId="1C84981A" w14:textId="17924EC0" w:rsidR="00974577" w:rsidRDefault="00974577" w:rsidP="00974577">
            <w:pPr>
              <w:jc w:val="center"/>
            </w:pPr>
            <w:r>
              <w:t>0.058</w:t>
            </w:r>
          </w:p>
        </w:tc>
        <w:tc>
          <w:tcPr>
            <w:tcW w:w="580" w:type="pct"/>
            <w:vAlign w:val="center"/>
          </w:tcPr>
          <w:p w14:paraId="25CBD63E" w14:textId="2EEF665F" w:rsidR="00974577" w:rsidRDefault="00974577" w:rsidP="00974577">
            <w:pPr>
              <w:jc w:val="center"/>
            </w:pPr>
            <w:r>
              <w:t>0.058</w:t>
            </w:r>
          </w:p>
        </w:tc>
        <w:tc>
          <w:tcPr>
            <w:tcW w:w="646" w:type="pct"/>
          </w:tcPr>
          <w:p w14:paraId="0DE4761E" w14:textId="239817EA" w:rsidR="00974577" w:rsidRDefault="00974577" w:rsidP="00974577">
            <w:pPr>
              <w:jc w:val="center"/>
            </w:pPr>
            <w:r>
              <w:t>113.1</w:t>
            </w:r>
          </w:p>
        </w:tc>
      </w:tr>
      <w:tr w:rsidR="00974577" w14:paraId="29E8A4E6" w14:textId="1094279B" w:rsidTr="00974577">
        <w:tc>
          <w:tcPr>
            <w:tcW w:w="1464" w:type="pct"/>
            <w:vAlign w:val="center"/>
          </w:tcPr>
          <w:p w14:paraId="0DB53069" w14:textId="7F18832B" w:rsidR="00974577" w:rsidRPr="00205CCC" w:rsidRDefault="00974577" w:rsidP="00974577">
            <w:pPr>
              <w:jc w:val="center"/>
              <w:rPr>
                <w:i/>
                <w:iCs/>
              </w:rPr>
            </w:pPr>
            <w:r w:rsidRPr="00205CCC">
              <w:rPr>
                <w:i/>
                <w:iCs/>
              </w:rPr>
              <w:t>Salmonella enterica</w:t>
            </w:r>
          </w:p>
        </w:tc>
        <w:tc>
          <w:tcPr>
            <w:tcW w:w="586" w:type="pct"/>
            <w:vAlign w:val="center"/>
          </w:tcPr>
          <w:p w14:paraId="7B0EEE9A" w14:textId="42A164EC" w:rsidR="00974577" w:rsidRDefault="00974577" w:rsidP="00974577">
            <w:pPr>
              <w:jc w:val="center"/>
            </w:pPr>
            <w:r>
              <w:t>0.089</w:t>
            </w:r>
          </w:p>
        </w:tc>
        <w:tc>
          <w:tcPr>
            <w:tcW w:w="574" w:type="pct"/>
            <w:vAlign w:val="center"/>
          </w:tcPr>
          <w:p w14:paraId="06E48E92" w14:textId="3C389EBF" w:rsidR="00974577" w:rsidRDefault="00974577" w:rsidP="00974577">
            <w:pPr>
              <w:jc w:val="center"/>
            </w:pPr>
            <w:r>
              <w:t>0.07</w:t>
            </w:r>
          </w:p>
        </w:tc>
        <w:tc>
          <w:tcPr>
            <w:tcW w:w="575" w:type="pct"/>
            <w:vAlign w:val="center"/>
          </w:tcPr>
          <w:p w14:paraId="093E3E00" w14:textId="7C7D3853" w:rsidR="00974577" w:rsidRDefault="00974577" w:rsidP="00974577">
            <w:pPr>
              <w:jc w:val="center"/>
            </w:pPr>
            <w:r>
              <w:t>0.067</w:t>
            </w:r>
          </w:p>
        </w:tc>
        <w:tc>
          <w:tcPr>
            <w:tcW w:w="575" w:type="pct"/>
            <w:vAlign w:val="center"/>
          </w:tcPr>
          <w:p w14:paraId="33DD3A00" w14:textId="62E3D4EB" w:rsidR="00974577" w:rsidRDefault="00974577" w:rsidP="00974577">
            <w:pPr>
              <w:jc w:val="center"/>
            </w:pPr>
            <w:r>
              <w:t>0.059</w:t>
            </w:r>
          </w:p>
        </w:tc>
        <w:tc>
          <w:tcPr>
            <w:tcW w:w="580" w:type="pct"/>
            <w:vAlign w:val="center"/>
          </w:tcPr>
          <w:p w14:paraId="4906EE16" w14:textId="0BB5D4B4" w:rsidR="00974577" w:rsidRDefault="00974577" w:rsidP="00974577">
            <w:pPr>
              <w:jc w:val="center"/>
            </w:pPr>
            <w:r>
              <w:t>0.059</w:t>
            </w:r>
          </w:p>
        </w:tc>
        <w:tc>
          <w:tcPr>
            <w:tcW w:w="646" w:type="pct"/>
          </w:tcPr>
          <w:p w14:paraId="1EC01C75" w14:textId="1CDA245B" w:rsidR="00974577" w:rsidRDefault="00974577" w:rsidP="00974577">
            <w:pPr>
              <w:jc w:val="center"/>
            </w:pPr>
            <w:r>
              <w:t>115.05</w:t>
            </w:r>
          </w:p>
        </w:tc>
      </w:tr>
      <w:tr w:rsidR="00974577" w14:paraId="14074C73" w14:textId="4B10825B" w:rsidTr="00974577">
        <w:tc>
          <w:tcPr>
            <w:tcW w:w="1464" w:type="pct"/>
            <w:vAlign w:val="center"/>
          </w:tcPr>
          <w:p w14:paraId="5D0ADC67" w14:textId="55840264" w:rsidR="00974577" w:rsidRPr="00205CCC" w:rsidRDefault="00974577" w:rsidP="00974577">
            <w:pPr>
              <w:jc w:val="center"/>
              <w:rPr>
                <w:i/>
                <w:iCs/>
              </w:rPr>
            </w:pPr>
            <w:r w:rsidRPr="00205CCC">
              <w:rPr>
                <w:i/>
                <w:iCs/>
              </w:rPr>
              <w:t>Lactobacillus fermentum</w:t>
            </w:r>
          </w:p>
        </w:tc>
        <w:tc>
          <w:tcPr>
            <w:tcW w:w="586" w:type="pct"/>
            <w:vAlign w:val="center"/>
          </w:tcPr>
          <w:p w14:paraId="04B634E3" w14:textId="170C0677" w:rsidR="00974577" w:rsidRDefault="00974577" w:rsidP="00974577">
            <w:pPr>
              <w:jc w:val="center"/>
            </w:pPr>
            <w:r>
              <w:t>0.0089</w:t>
            </w:r>
          </w:p>
        </w:tc>
        <w:tc>
          <w:tcPr>
            <w:tcW w:w="574" w:type="pct"/>
            <w:vAlign w:val="center"/>
          </w:tcPr>
          <w:p w14:paraId="5D17974B" w14:textId="50EB628F" w:rsidR="00974577" w:rsidRDefault="00974577" w:rsidP="00974577">
            <w:pPr>
              <w:jc w:val="center"/>
            </w:pPr>
            <w:r>
              <w:t>0.012</w:t>
            </w:r>
          </w:p>
        </w:tc>
        <w:tc>
          <w:tcPr>
            <w:tcW w:w="575" w:type="pct"/>
            <w:vAlign w:val="center"/>
          </w:tcPr>
          <w:p w14:paraId="6D14063D" w14:textId="655DA410" w:rsidR="00974577" w:rsidRDefault="00974577" w:rsidP="00974577">
            <w:pPr>
              <w:jc w:val="center"/>
            </w:pPr>
            <w:r>
              <w:t>0.012</w:t>
            </w:r>
          </w:p>
        </w:tc>
        <w:tc>
          <w:tcPr>
            <w:tcW w:w="575" w:type="pct"/>
            <w:vAlign w:val="center"/>
          </w:tcPr>
          <w:p w14:paraId="344044E0" w14:textId="596C2BEA" w:rsidR="00974577" w:rsidRDefault="00974577" w:rsidP="00974577">
            <w:pPr>
              <w:jc w:val="center"/>
            </w:pPr>
            <w:r>
              <w:t>0.015</w:t>
            </w:r>
          </w:p>
        </w:tc>
        <w:tc>
          <w:tcPr>
            <w:tcW w:w="580" w:type="pct"/>
            <w:vAlign w:val="center"/>
          </w:tcPr>
          <w:p w14:paraId="209F22D0" w14:textId="32F49ECA" w:rsidR="00974577" w:rsidRDefault="00974577" w:rsidP="00974577">
            <w:pPr>
              <w:jc w:val="center"/>
            </w:pPr>
            <w:r>
              <w:t>0.015</w:t>
            </w:r>
          </w:p>
        </w:tc>
        <w:tc>
          <w:tcPr>
            <w:tcW w:w="646" w:type="pct"/>
          </w:tcPr>
          <w:p w14:paraId="5365AC55" w14:textId="77B1814F" w:rsidR="00974577" w:rsidRDefault="00974577" w:rsidP="00974577">
            <w:pPr>
              <w:jc w:val="center"/>
            </w:pPr>
            <w:r w:rsidRPr="00974577">
              <w:t>29</w:t>
            </w:r>
            <w:r>
              <w:t>.</w:t>
            </w:r>
            <w:r w:rsidRPr="00974577">
              <w:t>25</w:t>
            </w:r>
          </w:p>
        </w:tc>
      </w:tr>
      <w:tr w:rsidR="00974577" w14:paraId="48FDE44F" w14:textId="7E911975" w:rsidTr="00974577">
        <w:tc>
          <w:tcPr>
            <w:tcW w:w="1464" w:type="pct"/>
            <w:vAlign w:val="center"/>
          </w:tcPr>
          <w:p w14:paraId="770C84CE" w14:textId="70FE9ABE" w:rsidR="00974577" w:rsidRPr="00205CCC" w:rsidRDefault="00974577" w:rsidP="00974577">
            <w:pPr>
              <w:jc w:val="center"/>
              <w:rPr>
                <w:i/>
                <w:iCs/>
              </w:rPr>
            </w:pPr>
            <w:r w:rsidRPr="00205CCC">
              <w:rPr>
                <w:i/>
                <w:iCs/>
              </w:rPr>
              <w:t>Enterococcus faecalis</w:t>
            </w:r>
          </w:p>
        </w:tc>
        <w:tc>
          <w:tcPr>
            <w:tcW w:w="586" w:type="pct"/>
            <w:vAlign w:val="center"/>
          </w:tcPr>
          <w:p w14:paraId="364FD968" w14:textId="3CEA35F2" w:rsidR="00974577" w:rsidRDefault="00974577" w:rsidP="00974577">
            <w:pPr>
              <w:jc w:val="center"/>
            </w:pPr>
            <w:r>
              <w:t>0.00089</w:t>
            </w:r>
          </w:p>
        </w:tc>
        <w:tc>
          <w:tcPr>
            <w:tcW w:w="574" w:type="pct"/>
            <w:vAlign w:val="center"/>
          </w:tcPr>
          <w:p w14:paraId="30544D50" w14:textId="0D995DEE" w:rsidR="00974577" w:rsidRDefault="00974577" w:rsidP="00974577">
            <w:pPr>
              <w:jc w:val="center"/>
            </w:pPr>
            <w:r>
              <w:t>0.00067</w:t>
            </w:r>
          </w:p>
        </w:tc>
        <w:tc>
          <w:tcPr>
            <w:tcW w:w="575" w:type="pct"/>
            <w:vAlign w:val="center"/>
          </w:tcPr>
          <w:p w14:paraId="2D26CA6F" w14:textId="40090EF8" w:rsidR="00974577" w:rsidRDefault="00974577" w:rsidP="00974577">
            <w:pPr>
              <w:jc w:val="center"/>
            </w:pPr>
            <w:r>
              <w:t>0.00064</w:t>
            </w:r>
          </w:p>
        </w:tc>
        <w:tc>
          <w:tcPr>
            <w:tcW w:w="575" w:type="pct"/>
            <w:vAlign w:val="center"/>
          </w:tcPr>
          <w:p w14:paraId="4430CC08" w14:textId="25DD831B" w:rsidR="00974577" w:rsidRDefault="00974577" w:rsidP="00974577">
            <w:pPr>
              <w:jc w:val="center"/>
            </w:pPr>
            <w:r>
              <w:t>0.001</w:t>
            </w:r>
          </w:p>
        </w:tc>
        <w:tc>
          <w:tcPr>
            <w:tcW w:w="580" w:type="pct"/>
            <w:vAlign w:val="center"/>
          </w:tcPr>
          <w:p w14:paraId="1F10223B" w14:textId="03A111B0" w:rsidR="00974577" w:rsidRDefault="00974577" w:rsidP="00974577">
            <w:pPr>
              <w:jc w:val="center"/>
            </w:pPr>
            <w:r>
              <w:t>0.001</w:t>
            </w:r>
          </w:p>
        </w:tc>
        <w:tc>
          <w:tcPr>
            <w:tcW w:w="646" w:type="pct"/>
          </w:tcPr>
          <w:p w14:paraId="1F8AA2E1" w14:textId="6D6F55BB" w:rsidR="00974577" w:rsidRDefault="00974577" w:rsidP="00974577">
            <w:pPr>
              <w:jc w:val="center"/>
            </w:pPr>
            <w:r w:rsidRPr="00974577">
              <w:t>1</w:t>
            </w:r>
            <w:r>
              <w:t>.</w:t>
            </w:r>
            <w:r w:rsidRPr="00974577">
              <w:t>95</w:t>
            </w:r>
          </w:p>
        </w:tc>
      </w:tr>
      <w:tr w:rsidR="00974577" w14:paraId="1D6A7423" w14:textId="24975181" w:rsidTr="00974577">
        <w:tc>
          <w:tcPr>
            <w:tcW w:w="1464" w:type="pct"/>
            <w:vAlign w:val="center"/>
          </w:tcPr>
          <w:p w14:paraId="4F2C915A" w14:textId="72836441" w:rsidR="00974577" w:rsidRPr="00205CCC" w:rsidRDefault="00974577" w:rsidP="00974577">
            <w:pPr>
              <w:jc w:val="center"/>
              <w:rPr>
                <w:i/>
                <w:iCs/>
              </w:rPr>
            </w:pPr>
            <w:r w:rsidRPr="00205CCC">
              <w:rPr>
                <w:i/>
                <w:iCs/>
              </w:rPr>
              <w:t>Cryptococcus neoformans</w:t>
            </w:r>
          </w:p>
        </w:tc>
        <w:tc>
          <w:tcPr>
            <w:tcW w:w="586" w:type="pct"/>
            <w:vAlign w:val="center"/>
          </w:tcPr>
          <w:p w14:paraId="7BD0FDB0" w14:textId="3CE2A289" w:rsidR="00974577" w:rsidRDefault="00974577" w:rsidP="00974577">
            <w:pPr>
              <w:jc w:val="center"/>
            </w:pPr>
            <w:r>
              <w:t>0.00089</w:t>
            </w:r>
          </w:p>
        </w:tc>
        <w:tc>
          <w:tcPr>
            <w:tcW w:w="574" w:type="pct"/>
            <w:vAlign w:val="center"/>
          </w:tcPr>
          <w:p w14:paraId="1BA13A88" w14:textId="67EDC493" w:rsidR="00974577" w:rsidRDefault="00974577" w:rsidP="00974577">
            <w:pPr>
              <w:jc w:val="center"/>
            </w:pPr>
            <w:r>
              <w:t>NA</w:t>
            </w:r>
          </w:p>
        </w:tc>
        <w:tc>
          <w:tcPr>
            <w:tcW w:w="575" w:type="pct"/>
            <w:vAlign w:val="center"/>
          </w:tcPr>
          <w:p w14:paraId="134F34F9" w14:textId="106B61EE" w:rsidR="00974577" w:rsidRDefault="00974577" w:rsidP="00974577">
            <w:pPr>
              <w:jc w:val="center"/>
            </w:pPr>
            <w:r>
              <w:t>0.0014</w:t>
            </w:r>
          </w:p>
        </w:tc>
        <w:tc>
          <w:tcPr>
            <w:tcW w:w="575" w:type="pct"/>
            <w:vAlign w:val="center"/>
          </w:tcPr>
          <w:p w14:paraId="60AFE575" w14:textId="3DFB6725" w:rsidR="00974577" w:rsidRDefault="00974577" w:rsidP="00974577">
            <w:pPr>
              <w:jc w:val="center"/>
            </w:pPr>
            <w:r>
              <w:t>0.00015</w:t>
            </w:r>
          </w:p>
        </w:tc>
        <w:tc>
          <w:tcPr>
            <w:tcW w:w="580" w:type="pct"/>
            <w:vAlign w:val="center"/>
          </w:tcPr>
          <w:p w14:paraId="5702B1C3" w14:textId="42F22174" w:rsidR="00974577" w:rsidRDefault="00974577" w:rsidP="00974577">
            <w:pPr>
              <w:jc w:val="center"/>
            </w:pPr>
            <w:r>
              <w:t>0.00007</w:t>
            </w:r>
          </w:p>
        </w:tc>
        <w:tc>
          <w:tcPr>
            <w:tcW w:w="646" w:type="pct"/>
          </w:tcPr>
          <w:p w14:paraId="5C1E8B71" w14:textId="1744AFD8" w:rsidR="00974577" w:rsidRDefault="00974577" w:rsidP="00974577">
            <w:pPr>
              <w:jc w:val="center"/>
            </w:pPr>
            <w:r>
              <w:t>0.</w:t>
            </w:r>
            <w:r w:rsidRPr="00974577">
              <w:t>136</w:t>
            </w:r>
            <w:r>
              <w:t>5</w:t>
            </w:r>
          </w:p>
        </w:tc>
      </w:tr>
      <w:tr w:rsidR="00974577" w14:paraId="57E820AF" w14:textId="1AD85621" w:rsidTr="00974577">
        <w:tc>
          <w:tcPr>
            <w:tcW w:w="1464" w:type="pct"/>
            <w:vAlign w:val="center"/>
          </w:tcPr>
          <w:p w14:paraId="17F62494" w14:textId="6EF550FB" w:rsidR="00974577" w:rsidRPr="00205CCC" w:rsidRDefault="00974577" w:rsidP="00974577">
            <w:pPr>
              <w:jc w:val="center"/>
              <w:rPr>
                <w:i/>
                <w:iCs/>
              </w:rPr>
            </w:pPr>
            <w:r w:rsidRPr="00205CCC">
              <w:rPr>
                <w:i/>
                <w:iCs/>
              </w:rPr>
              <w:t>Staphylococcus aureus</w:t>
            </w:r>
          </w:p>
        </w:tc>
        <w:tc>
          <w:tcPr>
            <w:tcW w:w="586" w:type="pct"/>
            <w:vAlign w:val="center"/>
          </w:tcPr>
          <w:p w14:paraId="58E60EA4" w14:textId="140FCAC5" w:rsidR="00974577" w:rsidRDefault="00974577" w:rsidP="00974577">
            <w:pPr>
              <w:jc w:val="center"/>
            </w:pPr>
            <w:r>
              <w:t>0.000089</w:t>
            </w:r>
          </w:p>
        </w:tc>
        <w:tc>
          <w:tcPr>
            <w:tcW w:w="574" w:type="pct"/>
            <w:vAlign w:val="center"/>
          </w:tcPr>
          <w:p w14:paraId="0CCC915B" w14:textId="07B3CE32" w:rsidR="00974577" w:rsidRDefault="00974577" w:rsidP="00974577">
            <w:pPr>
              <w:jc w:val="center"/>
            </w:pPr>
            <w:r>
              <w:t>0.0001</w:t>
            </w:r>
          </w:p>
        </w:tc>
        <w:tc>
          <w:tcPr>
            <w:tcW w:w="575" w:type="pct"/>
            <w:vAlign w:val="center"/>
          </w:tcPr>
          <w:p w14:paraId="1EF1197E" w14:textId="60B7BF44" w:rsidR="00974577" w:rsidRDefault="00974577" w:rsidP="00974577">
            <w:pPr>
              <w:jc w:val="center"/>
            </w:pPr>
            <w:r>
              <w:t>0.0001</w:t>
            </w:r>
          </w:p>
        </w:tc>
        <w:tc>
          <w:tcPr>
            <w:tcW w:w="575" w:type="pct"/>
            <w:vAlign w:val="center"/>
          </w:tcPr>
          <w:p w14:paraId="226BAA8D" w14:textId="45E0BFB1" w:rsidR="00974577" w:rsidRDefault="00974577" w:rsidP="00974577">
            <w:pPr>
              <w:jc w:val="center"/>
            </w:pPr>
            <w:r>
              <w:t>0.0001</w:t>
            </w:r>
          </w:p>
        </w:tc>
        <w:tc>
          <w:tcPr>
            <w:tcW w:w="580" w:type="pct"/>
            <w:vAlign w:val="center"/>
          </w:tcPr>
          <w:p w14:paraId="177AAA68" w14:textId="6F1BF25B" w:rsidR="00974577" w:rsidRDefault="00974577" w:rsidP="00974577">
            <w:pPr>
              <w:jc w:val="center"/>
            </w:pPr>
            <w:r>
              <w:t>0.0001</w:t>
            </w:r>
          </w:p>
        </w:tc>
        <w:tc>
          <w:tcPr>
            <w:tcW w:w="646" w:type="pct"/>
          </w:tcPr>
          <w:p w14:paraId="786CEEED" w14:textId="3775BB3B" w:rsidR="00974577" w:rsidRDefault="00974577" w:rsidP="00974577">
            <w:pPr>
              <w:jc w:val="center"/>
            </w:pPr>
            <w:r>
              <w:t>0.</w:t>
            </w:r>
            <w:r w:rsidRPr="00974577">
              <w:t>195</w:t>
            </w:r>
          </w:p>
        </w:tc>
      </w:tr>
    </w:tbl>
    <w:p w14:paraId="453EE94C" w14:textId="4C4EA3B1"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y</w:t>
      </w:r>
      <w:r w:rsidR="00974577">
        <w:t xml:space="preserve">; </w:t>
      </w:r>
      <w:r w:rsidR="00974577" w:rsidRPr="00974577">
        <w:rPr>
          <w:vertAlign w:val="superscript"/>
        </w:rPr>
        <w:t>4</w:t>
      </w:r>
      <w:r w:rsidR="00974577">
        <w:t xml:space="preserve"> based on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w:t>
      </w:r>
      <w:r w:rsidR="00F97E08">
        <w:t xml:space="preserve"> and the Cell Number proportion per species given by </w:t>
      </w:r>
      <w:proofErr w:type="spellStart"/>
      <w:r w:rsidR="00F97E08">
        <w:t>Zymo</w:t>
      </w:r>
      <w:proofErr w:type="spellEnd"/>
      <w:ins w:id="84" w:author="Christopher Hempel" w:date="2020-09-18T11:41:00Z">
        <w:r w:rsidR="00767928">
          <w:t>.</w:t>
        </w:r>
      </w:ins>
    </w:p>
    <w:p w14:paraId="3D445CDB" w14:textId="655D6DEA" w:rsidR="00EC6348" w:rsidRDefault="008F49B7" w:rsidP="00205CCC">
      <w:pPr>
        <w:spacing w:line="360" w:lineRule="auto"/>
        <w:ind w:firstLine="720"/>
        <w:jc w:val="both"/>
      </w:pPr>
      <w:r>
        <w:t xml:space="preserve">We </w:t>
      </w:r>
      <w:r w:rsidR="001B2FBE">
        <w:t>also took 3</w:t>
      </w:r>
      <w:r w:rsidR="002C6F6F">
        <w:t xml:space="preserve"> one-liter samples</w:t>
      </w:r>
      <w:r w:rsidR="00EC6348">
        <w:t xml:space="preserve"> </w:t>
      </w:r>
      <w:r w:rsidR="001B2FBE">
        <w:t xml:space="preserve">of </w:t>
      </w:r>
      <w:r w:rsidR="00EC6348">
        <w:t xml:space="preserve">water from a fish tank containing soil, </w:t>
      </w:r>
      <w:commentRangeStart w:id="85"/>
      <w:commentRangeStart w:id="86"/>
      <w:r w:rsidR="00EC6348">
        <w:t>plants, roots, algae, fish, snails</w:t>
      </w:r>
      <w:commentRangeEnd w:id="85"/>
      <w:r w:rsidR="002C6F6F">
        <w:rPr>
          <w:rStyle w:val="CommentReference"/>
        </w:rPr>
        <w:commentReference w:id="85"/>
      </w:r>
      <w:commentRangeEnd w:id="86"/>
      <w:r w:rsidR="00767928">
        <w:rPr>
          <w:rStyle w:val="CommentReference"/>
        </w:rPr>
        <w:commentReference w:id="86"/>
      </w:r>
      <w:r w:rsidR="00EC6348">
        <w:t xml:space="preserve">, and shrimp to simulate </w:t>
      </w:r>
      <w:r w:rsidR="00EC6348" w:rsidRPr="00EC6348">
        <w:t>environmental freshwater sampling</w:t>
      </w:r>
      <w:r w:rsidR="00EC6348">
        <w:t xml:space="preserve"> (Supplementary Fig. 1)</w:t>
      </w:r>
      <w:r w:rsidR="001B2FBE">
        <w:t xml:space="preserve"> using a bleach-sterilized and rinsed jug</w:t>
      </w:r>
      <w:r w:rsidR="00EC6348">
        <w:t xml:space="preserve">. The fish tank is in display at the </w:t>
      </w:r>
      <w:r>
        <w:t xml:space="preserve">Hagen </w:t>
      </w:r>
      <w:r w:rsidR="00EC6348">
        <w:t>Aqua</w:t>
      </w:r>
      <w:r>
        <w:t>l</w:t>
      </w:r>
      <w:r w:rsidR="00EC6348">
        <w:t>ab of the University of Guelph (Guelph</w:t>
      </w:r>
      <w:r>
        <w:t>;</w:t>
      </w:r>
      <w:r w:rsidR="00EC6348">
        <w:t xml:space="preserve"> ON Canada).</w:t>
      </w:r>
    </w:p>
    <w:p w14:paraId="41BC2F61" w14:textId="6B7279C0" w:rsidR="00EC6348" w:rsidRDefault="00EC6348" w:rsidP="00E05CD2">
      <w:pPr>
        <w:spacing w:line="360" w:lineRule="auto"/>
      </w:pPr>
    </w:p>
    <w:p w14:paraId="21B59F9B" w14:textId="71E14258" w:rsidR="00EC6348" w:rsidRPr="00E05CD2" w:rsidRDefault="00EC6348" w:rsidP="00E05CD2">
      <w:pPr>
        <w:spacing w:line="360" w:lineRule="auto"/>
        <w:rPr>
          <w:i/>
          <w:iCs/>
        </w:rPr>
      </w:pPr>
      <w:r w:rsidRPr="00E05CD2">
        <w:rPr>
          <w:i/>
          <w:iCs/>
        </w:rPr>
        <w:t>Laboratory processing</w:t>
      </w:r>
    </w:p>
    <w:p w14:paraId="259BCC92" w14:textId="7783A3C7" w:rsidR="00EC6348" w:rsidRDefault="008F49B7" w:rsidP="00205CCC">
      <w:pPr>
        <w:spacing w:line="360" w:lineRule="auto"/>
        <w:ind w:firstLine="720"/>
        <w:jc w:val="both"/>
      </w:pPr>
      <w:r>
        <w:t xml:space="preserve">We filtered all </w:t>
      </w:r>
      <w:r w:rsidR="001B2FBE">
        <w:t xml:space="preserve">water </w:t>
      </w:r>
      <w:r>
        <w:t xml:space="preserve">samples in a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Cat # </w:t>
      </w:r>
      <w:r w:rsidR="00776123" w:rsidRPr="00776123">
        <w:t>145-2020</w:t>
      </w:r>
      <w:r w:rsidR="00776123">
        <w:t xml:space="preserve">;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Cat # </w:t>
      </w:r>
      <w:r w:rsidR="00776123" w:rsidRPr="00776123">
        <w:t>80077-612</w:t>
      </w:r>
      <w:r w:rsidR="00776123">
        <w:t>; Mississauga; ON Canada)</w:t>
      </w:r>
      <w:r>
        <w:t>. We filtered</w:t>
      </w:r>
      <w:r w:rsidR="00EC6348">
        <w:t xml:space="preserve"> the two types of samples on </w:t>
      </w:r>
      <w:r>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H</w:t>
      </w:r>
      <w:r w:rsidRPr="00EC6348">
        <w:rPr>
          <w:vertAlign w:val="subscript"/>
        </w:rPr>
        <w:t>2</w:t>
      </w:r>
      <w:r>
        <w:t>O mixes and added a negative</w:t>
      </w:r>
      <w:r w:rsidR="001B2FBE">
        <w:t xml:space="preserve"> filtration</w:t>
      </w:r>
      <w:r>
        <w:t xml:space="preserve"> control by filtering </w:t>
      </w:r>
      <w:r w:rsidR="00EC6348">
        <w:t>50 mL of ultrapure H</w:t>
      </w:r>
      <w:r w:rsidR="00EC6348" w:rsidRPr="00EC6348">
        <w:rPr>
          <w:vertAlign w:val="subscript"/>
        </w:rPr>
        <w:t>2</w:t>
      </w:r>
      <w:r w:rsidR="00EC6348">
        <w:t>O along with the other samples</w:t>
      </w:r>
      <w:r w:rsidR="001B2FBE">
        <w:t>. O</w:t>
      </w:r>
      <w:r>
        <w:t xml:space="preserve">n the second day (05 Feb 2020), we filtered </w:t>
      </w:r>
      <w:r w:rsidR="001B2FBE">
        <w:t xml:space="preserve">three times 1 L of </w:t>
      </w:r>
      <w:r>
        <w:t xml:space="preserve">the fish tank water </w:t>
      </w:r>
      <w:r w:rsidR="00EC6348">
        <w:t xml:space="preserve">an </w:t>
      </w:r>
      <w:r>
        <w:t xml:space="preserve">added a negative </w:t>
      </w:r>
      <w:r w:rsidR="001B2FBE">
        <w:t xml:space="preserve">filtration </w:t>
      </w:r>
      <w:r>
        <w:t xml:space="preserve">control by treating an </w:t>
      </w:r>
      <w:r w:rsidR="00EC6348">
        <w:t xml:space="preserve">additional filter the same way as the other </w:t>
      </w:r>
      <w:r>
        <w:t>filters</w:t>
      </w:r>
      <w:r w:rsidR="00EC6348">
        <w:t xml:space="preserve"> </w:t>
      </w:r>
      <w:r>
        <w:t>without actually filtering water</w:t>
      </w:r>
      <w:r w:rsidR="00EC6348">
        <w:t xml:space="preserve">. </w:t>
      </w:r>
      <w:r w:rsidR="00205CCC">
        <w:t>After filtration, w</w:t>
      </w:r>
      <w:r>
        <w:t xml:space="preserve">e immediately cut each filter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Research; </w:t>
      </w:r>
      <w:r w:rsidR="00776123">
        <w:t xml:space="preserve">Cat # </w:t>
      </w:r>
      <w:r w:rsidR="00776123" w:rsidRPr="00776123">
        <w:t>S6012-50</w:t>
      </w:r>
      <w:r w:rsidR="00776123">
        <w:t xml:space="preserve">; </w:t>
      </w:r>
      <w:r>
        <w:t xml:space="preserve">Irvine; CA U.S.A.) which were prepared with 1 mL of DNA/RNA Shield </w:t>
      </w:r>
      <w:r w:rsidR="00205CCC">
        <w:t>under a clean hood in a low DNA-concentration laboratory prior to filtration.</w:t>
      </w:r>
    </w:p>
    <w:p w14:paraId="1DE167B0" w14:textId="1AE01D40" w:rsidR="00205CCC" w:rsidRDefault="008F49B7" w:rsidP="00205CCC">
      <w:pPr>
        <w:spacing w:line="360" w:lineRule="auto"/>
        <w:ind w:firstLine="720"/>
        <w:jc w:val="both"/>
      </w:pPr>
      <w:r>
        <w:t xml:space="preserve">We </w:t>
      </w:r>
      <w:r w:rsidR="00205CCC">
        <w:t>beat</w:t>
      </w:r>
      <w:r>
        <w:t xml:space="preserve"> the </w:t>
      </w:r>
      <w:proofErr w:type="spellStart"/>
      <w:r>
        <w:t>BashingBead</w:t>
      </w:r>
      <w:proofErr w:type="spellEnd"/>
      <w:r>
        <w:t xml:space="preserve"> tubes on a Vortex-Genie 2 (Scientific Industries, Inc.; </w:t>
      </w:r>
      <w:r w:rsidR="00776123">
        <w:t>Cat #</w:t>
      </w:r>
      <w:r w:rsidR="00776123" w:rsidRPr="00776123">
        <w:t xml:space="preserve"> SI-0236</w:t>
      </w:r>
      <w:r w:rsidR="00776123">
        <w:t xml:space="preserve">; </w:t>
      </w:r>
      <w:r>
        <w:t xml:space="preserve">Burlington; NY U.S.A.) </w:t>
      </w:r>
      <w:r w:rsidR="00205CCC">
        <w:t>in</w:t>
      </w:r>
      <w:r>
        <w:t xml:space="preserve"> a </w:t>
      </w:r>
      <w:r w:rsidRPr="008F49B7">
        <w:t>Horizontal-(24) Microtube</w:t>
      </w:r>
      <w:r>
        <w:t xml:space="preserve"> holder (Scientific Industries, Inc.; </w:t>
      </w:r>
      <w:r w:rsidR="00776123">
        <w:t>Cat #</w:t>
      </w:r>
      <w:r w:rsidR="00776123" w:rsidRPr="00776123">
        <w:t xml:space="preserve"> SI</w:t>
      </w:r>
      <w:r w:rsidR="00205CCC">
        <w:noBreakHyphen/>
      </w:r>
      <w:r w:rsidR="00776123" w:rsidRPr="00776123">
        <w:t>H524</w:t>
      </w:r>
      <w:r w:rsidR="00776123">
        <w:t xml:space="preserve">; </w:t>
      </w:r>
      <w:r>
        <w:t>Burlington; NY U.S.A.) for 40 min at maximum rpm to break up cells</w:t>
      </w:r>
      <w:r w:rsidR="00776123">
        <w:t xml:space="preserve">. </w:t>
      </w:r>
      <w:r w:rsidR="00205CCC">
        <w:t xml:space="preserve">The manufacturer </w:t>
      </w:r>
      <w:r w:rsidR="00776123">
        <w:t xml:space="preserve">guaranteed reliable </w:t>
      </w:r>
      <w:r w:rsidR="00205CCC">
        <w:t>cell breakup</w:t>
      </w:r>
      <w:r w:rsidR="00776123">
        <w:t xml:space="preserve"> </w:t>
      </w:r>
      <w:r w:rsidR="00205CCC">
        <w:t>of</w:t>
      </w:r>
      <w:r w:rsidR="00776123">
        <w:t xml:space="preserve"> the purchased microbial mock community</w:t>
      </w:r>
      <w:r w:rsidR="00205CCC">
        <w:t xml:space="preserve"> using this procedure</w:t>
      </w:r>
      <w:r w:rsidR="002C6F6F">
        <w:t xml:space="preserve"> (personal communication)</w:t>
      </w:r>
      <w:r w:rsidR="00205CCC">
        <w:t>.</w:t>
      </w:r>
    </w:p>
    <w:p w14:paraId="55B9B18C" w14:textId="75C8D342"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proofErr w:type="spellStart"/>
      <w:r>
        <w:t>Zymo</w:t>
      </w:r>
      <w:proofErr w:type="spellEnd"/>
      <w:r>
        <w:t xml:space="preserve"> Research; </w:t>
      </w:r>
      <w:r w:rsidR="00776123">
        <w:t xml:space="preserve">Cat # </w:t>
      </w:r>
      <w:r w:rsidR="00776123" w:rsidRPr="00776123">
        <w:t>D7005</w:t>
      </w:r>
      <w:r w:rsidR="00776123">
        <w:t xml:space="preserve">; </w:t>
      </w:r>
      <w:r>
        <w:t>Irvine; CA U.S.A.), which was provided as a free sample by the manufacturer</w:t>
      </w:r>
      <w:r w:rsidR="00906044">
        <w:t>. We</w:t>
      </w:r>
      <w:r>
        <w:t xml:space="preserve"> added a purification step using </w:t>
      </w:r>
      <w:r w:rsidRPr="008F49B7">
        <w:t>Zymo-Spin II</w:t>
      </w:r>
      <w:r w:rsidR="00205CCC">
        <w:noBreakHyphen/>
      </w:r>
      <w:r w:rsidRPr="008F49B7">
        <w:t>µHRC Filters</w:t>
      </w:r>
      <w:r>
        <w:t xml:space="preserve"> (</w:t>
      </w:r>
      <w:proofErr w:type="spellStart"/>
      <w:r>
        <w:t>Zymo</w:t>
      </w:r>
      <w:proofErr w:type="spellEnd"/>
      <w:r>
        <w:t xml:space="preserve"> Research; </w:t>
      </w:r>
      <w:r w:rsidR="00776123">
        <w:t xml:space="preserve">Cat # </w:t>
      </w:r>
      <w:r w:rsidR="00776123" w:rsidRPr="00776123">
        <w:t>C1059-50</w:t>
      </w:r>
      <w:r w:rsidR="00776123">
        <w:t xml:space="preserve">; </w:t>
      </w:r>
      <w:r>
        <w:t>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 on two different days </w:t>
      </w:r>
      <w:r w:rsidR="00E601D1">
        <w:t xml:space="preserve">under a clean hood in a low DNA-concentration laboratory </w:t>
      </w:r>
      <w:r w:rsidR="001B2FBE">
        <w:t>and added a negative extraction control each day.</w:t>
      </w:r>
    </w:p>
    <w:p w14:paraId="670B5876" w14:textId="04248EAB" w:rsidR="002F3370" w:rsidRDefault="00906044" w:rsidP="00205CCC">
      <w:pPr>
        <w:spacing w:line="360" w:lineRule="auto"/>
        <w:ind w:firstLine="720"/>
        <w:jc w:val="both"/>
      </w:pPr>
      <w:r>
        <w:t xml:space="preserve">The extracted DNA and RNA </w:t>
      </w:r>
      <w:r w:rsidR="001B2FBE">
        <w:t>along with the negative filtration and extraction controls were</w:t>
      </w:r>
      <w:r>
        <w:t xml:space="preserve"> sent to </w:t>
      </w:r>
      <w:proofErr w:type="spellStart"/>
      <w:r w:rsidRPr="00906044">
        <w:t>Génome</w:t>
      </w:r>
      <w:proofErr w:type="spellEnd"/>
      <w:r w:rsidRPr="00906044">
        <w:t xml:space="preserve"> Québec </w:t>
      </w:r>
      <w:r>
        <w:t xml:space="preserve">(Montreal; QC Canada) for library preparation and shotgun </w:t>
      </w:r>
      <w:r>
        <w:lastRenderedPageBreak/>
        <w:t xml:space="preserve">sequencing. </w:t>
      </w:r>
      <w:r w:rsidR="00F42F23">
        <w:t xml:space="preserve">The information from the manufacturer regarding processing steps and quality control </w:t>
      </w:r>
      <w:r w:rsidR="002F3370">
        <w:t xml:space="preserve">of RNA samples </w:t>
      </w:r>
      <w:r w:rsidR="00F42F23">
        <w:t>are as follows</w:t>
      </w:r>
      <w:r w:rsidR="00250B08">
        <w:t xml:space="preserve"> (personal communication)</w:t>
      </w:r>
      <w:r w:rsidR="002F3370">
        <w:t>:</w:t>
      </w:r>
    </w:p>
    <w:p w14:paraId="3FCA0A9F" w14:textId="6C0BD5CD" w:rsidR="00F42F23" w:rsidRPr="006E2813" w:rsidRDefault="002F3370" w:rsidP="00250B08">
      <w:pPr>
        <w:spacing w:line="360" w:lineRule="auto"/>
        <w:ind w:firstLine="720"/>
        <w:jc w:val="both"/>
      </w:pPr>
      <w:r>
        <w:t>T</w:t>
      </w:r>
      <w:r w:rsidR="00F42F23" w:rsidRPr="00F42F23">
        <w:t xml:space="preserve">otal RNA was quantified using a </w:t>
      </w:r>
      <w:proofErr w:type="spellStart"/>
      <w:r w:rsidR="00F42F23" w:rsidRPr="00F42F23">
        <w:t>NanoDrop</w:t>
      </w:r>
      <w:proofErr w:type="spellEnd"/>
      <w:r w:rsidR="00F42F23" w:rsidRPr="00F42F23">
        <w:t xml:space="preserve"> Spectrophotometer ND-1000 (</w:t>
      </w:r>
      <w:proofErr w:type="spellStart"/>
      <w:r w:rsidR="00F42F23" w:rsidRPr="00F42F23">
        <w:t>NanoDrop</w:t>
      </w:r>
      <w:proofErr w:type="spellEnd"/>
      <w:r w:rsidR="00F42F23" w:rsidRPr="00F42F23">
        <w:t xml:space="preserve"> Technologies, Inc.) </w:t>
      </w:r>
      <w:r w:rsidR="006E2813">
        <w:t xml:space="preserve">(Sup. Tab. 1) </w:t>
      </w:r>
      <w:r w:rsidR="00F42F23" w:rsidRPr="00F42F23">
        <w:t>and its integrity was assessed on a 2100 Bioanalyzer (Agilent T</w:t>
      </w:r>
      <w:r w:rsidR="00F42F23" w:rsidRPr="006E2813">
        <w:t>echnologies) (Sup. Tab</w:t>
      </w:r>
      <w:r w:rsidRPr="006E2813">
        <w:t xml:space="preserve">. </w:t>
      </w:r>
      <w:r w:rsidR="006E2813" w:rsidRPr="006E2813">
        <w:t>2</w:t>
      </w:r>
      <w:r w:rsidRPr="006E2813">
        <w:t>)</w:t>
      </w:r>
      <w:r w:rsidR="00F42F23" w:rsidRPr="006E2813">
        <w:t>. Libraries were generated from 1</w:t>
      </w:r>
      <w:r w:rsidRPr="006E2813">
        <w:t xml:space="preserve"> µ</w:t>
      </w:r>
      <w:r w:rsidR="00F42F23" w:rsidRPr="006E2813">
        <w:t>L of each sample as follow</w:t>
      </w:r>
      <w:r w:rsidRPr="006E2813">
        <w:t>s</w:t>
      </w:r>
      <w:r w:rsidR="00F42F23" w:rsidRPr="006E2813">
        <w:t xml:space="preserve">: cDNA synthesis was achieved with the </w:t>
      </w:r>
      <w:proofErr w:type="spellStart"/>
      <w:r w:rsidR="00F42F23" w:rsidRPr="006E2813">
        <w:t>NEBNext</w:t>
      </w:r>
      <w:proofErr w:type="spellEnd"/>
      <w:r w:rsidR="00F42F23" w:rsidRPr="006E2813">
        <w:t xml:space="preserve"> RNA First Strand Synthesis </w:t>
      </w:r>
      <w:r w:rsidR="004C2E40" w:rsidRPr="006E2813">
        <w:t xml:space="preserve">E7771 </w:t>
      </w:r>
      <w:r w:rsidR="00F42F23" w:rsidRPr="006E2813">
        <w:t xml:space="preserve">and </w:t>
      </w:r>
      <w:proofErr w:type="spellStart"/>
      <w:r w:rsidR="00F42F23" w:rsidRPr="006E2813">
        <w:t>NEBNext</w:t>
      </w:r>
      <w:proofErr w:type="spellEnd"/>
      <w:r w:rsidR="00F42F23" w:rsidRPr="006E2813">
        <w:t xml:space="preserve"> Ultra Directional RNA Second Strand Synthesis Modules (New England Bio</w:t>
      </w:r>
      <w:r w:rsidR="00250B08" w:rsidRPr="006E2813">
        <w:t>l</w:t>
      </w:r>
      <w:r w:rsidR="00F42F23" w:rsidRPr="006E2813">
        <w:t>abs</w:t>
      </w:r>
      <w:r w:rsidR="00250B08" w:rsidRPr="006E2813">
        <w:t>; Cat # E7550; Whitby; ON Canada</w:t>
      </w:r>
      <w:r w:rsidR="00F42F23" w:rsidRPr="006E2813">
        <w:t xml:space="preserve">). The remaining steps of library preparation were done using the </w:t>
      </w:r>
      <w:proofErr w:type="spellStart"/>
      <w:r w:rsidR="00F42F23" w:rsidRPr="006E2813">
        <w:t>NEBNext</w:t>
      </w:r>
      <w:proofErr w:type="spellEnd"/>
      <w:r w:rsidR="00F42F23" w:rsidRPr="006E2813">
        <w:t xml:space="preserve"> Ultra II DNA Library Prep Kit for Illumina </w:t>
      </w:r>
      <w:r w:rsidR="00250B08" w:rsidRPr="006E2813">
        <w:t>(New England Biolabs; Cat # E7645; Whitby; ON Canada</w:t>
      </w:r>
      <w:r w:rsidR="00F42F23" w:rsidRPr="006E2813">
        <w:t>). Adapters and PCR primers were purchased from New England Bio</w:t>
      </w:r>
      <w:r w:rsidR="00250B08" w:rsidRPr="006E2813">
        <w:t>l</w:t>
      </w:r>
      <w:r w:rsidR="00F42F23" w:rsidRPr="006E2813">
        <w:t>abs</w:t>
      </w:r>
      <w:r w:rsidR="00250B08" w:rsidRPr="006E2813">
        <w:t xml:space="preserve"> (Whitby; ON Canada)</w:t>
      </w:r>
      <w:r w:rsidR="00F42F23" w:rsidRPr="006E2813">
        <w:t>. Libraries were quantified using the Kapa Illumina GA with Revised Primers-SYBR Fast Universal kit (</w:t>
      </w:r>
      <w:r w:rsidR="00250B08" w:rsidRPr="006E2813">
        <w:t>Roche Sequencing Solutions Inc; Cat # 76302-830; Pleasanton; CA U.S.A</w:t>
      </w:r>
      <w:r w:rsidR="00F42F23" w:rsidRPr="006E2813">
        <w:t xml:space="preserve">). Average </w:t>
      </w:r>
      <w:r w:rsidRPr="006E2813">
        <w:t>fragment size</w:t>
      </w:r>
      <w:r w:rsidR="00F42F23" w:rsidRPr="006E2813">
        <w:t xml:space="preserve"> was determined using a </w:t>
      </w:r>
      <w:proofErr w:type="spellStart"/>
      <w:r w:rsidR="003728CE" w:rsidRPr="006E2813">
        <w:t>LabChip</w:t>
      </w:r>
      <w:proofErr w:type="spellEnd"/>
      <w:r w:rsidR="003728CE" w:rsidRPr="006E2813">
        <w:t xml:space="preserve"> GXII instrument (PerkinElmer)</w:t>
      </w:r>
      <w:r w:rsidR="00F42F23" w:rsidRPr="006E2813">
        <w:t>.</w:t>
      </w:r>
      <w:r w:rsidRPr="006E2813">
        <w:t xml:space="preserve"> Note that the mRNA enrichment step was skipped to create total RNA librar</w:t>
      </w:r>
      <w:r w:rsidR="00250B08" w:rsidRPr="006E2813">
        <w:t>ies</w:t>
      </w:r>
      <w:r w:rsidR="004C2E40" w:rsidRPr="006E2813">
        <w:t>.</w:t>
      </w:r>
    </w:p>
    <w:p w14:paraId="3E579288" w14:textId="598951A1" w:rsidR="002F3370" w:rsidRPr="006E2813" w:rsidRDefault="002F3370" w:rsidP="00205CCC">
      <w:pPr>
        <w:spacing w:line="360" w:lineRule="auto"/>
        <w:ind w:firstLine="720"/>
        <w:jc w:val="both"/>
      </w:pPr>
      <w:r w:rsidRPr="006E2813">
        <w:t>The information from the manufacturer regarding processing steps and quality control of DNA samples are as follows</w:t>
      </w:r>
      <w:r w:rsidR="00250B08" w:rsidRPr="006E2813">
        <w:t xml:space="preserve"> (personal communication)</w:t>
      </w:r>
      <w:r w:rsidRPr="006E2813">
        <w:t>:</w:t>
      </w:r>
    </w:p>
    <w:p w14:paraId="1F258D3D" w14:textId="712B84E5" w:rsidR="00F42F23" w:rsidRDefault="002F3370" w:rsidP="00205CCC">
      <w:pPr>
        <w:spacing w:line="360" w:lineRule="auto"/>
        <w:ind w:firstLine="720"/>
        <w:jc w:val="both"/>
      </w:pPr>
      <w:r w:rsidRPr="006E2813">
        <w:t>gDNA was quantified using the Quant-</w:t>
      </w:r>
      <w:proofErr w:type="spellStart"/>
      <w:r w:rsidRPr="006E2813">
        <w:t>iT</w:t>
      </w:r>
      <w:proofErr w:type="spellEnd"/>
      <w:r w:rsidRPr="006E2813">
        <w:t xml:space="preserve">™ </w:t>
      </w:r>
      <w:proofErr w:type="spellStart"/>
      <w:r w:rsidRPr="006E2813">
        <w:t>PicoGreen</w:t>
      </w:r>
      <w:proofErr w:type="spellEnd"/>
      <w:r w:rsidRPr="006E2813">
        <w:t>® dsDNA Assay Kit (</w:t>
      </w:r>
      <w:r w:rsidR="00433D99" w:rsidRPr="006E2813">
        <w:t>Thermo Fisher</w:t>
      </w:r>
      <w:r w:rsidR="00250B08" w:rsidRPr="006E2813">
        <w:t xml:space="preserve"> Scientific; Cat #</w:t>
      </w:r>
      <w:r w:rsidR="00433D99" w:rsidRPr="006E2813">
        <w:t xml:space="preserve"> P7589</w:t>
      </w:r>
      <w:r w:rsidR="00250B08" w:rsidRPr="006E2813">
        <w:t>; Burlington; ON Canada</w:t>
      </w:r>
      <w:r w:rsidRPr="006E2813">
        <w:t xml:space="preserve">) (Sup. Tab. </w:t>
      </w:r>
      <w:r w:rsidR="006E2813" w:rsidRPr="006E2813">
        <w:t>3</w:t>
      </w:r>
      <w:r w:rsidRPr="006E2813">
        <w:t>). Libraries</w:t>
      </w:r>
      <w:r w:rsidRPr="002F3370">
        <w:t xml:space="preserve"> were generated using the </w:t>
      </w:r>
      <w:proofErr w:type="spellStart"/>
      <w:r w:rsidRPr="002F3370">
        <w:t>NEBNext</w:t>
      </w:r>
      <w:proofErr w:type="spellEnd"/>
      <w:r w:rsidRPr="002F3370">
        <w:t xml:space="preserve"> Ultra II DNA Library Prep Kit for Illumina </w:t>
      </w:r>
      <w:r w:rsidR="003728CE" w:rsidRPr="00F42F23">
        <w:t>(New England Bio</w:t>
      </w:r>
      <w:r w:rsidR="003728CE">
        <w:t>l</w:t>
      </w:r>
      <w:r w:rsidR="003728CE" w:rsidRPr="00F42F23">
        <w:t>abs</w:t>
      </w:r>
      <w:r w:rsidR="003728CE">
        <w:t xml:space="preserve">; Cat # </w:t>
      </w:r>
      <w:r w:rsidR="003728CE" w:rsidRPr="00433D99">
        <w:t>E7645</w:t>
      </w:r>
      <w:r w:rsidR="003728CE">
        <w:t>; Whitby; ON Canada</w:t>
      </w:r>
      <w:r w:rsidR="003728CE" w:rsidRPr="00F42F23">
        <w:t>)</w:t>
      </w:r>
      <w:r w:rsidRPr="002F3370">
        <w:t xml:space="preserve"> as per the manufacturer’s recommendations. Adapters and PCR primers were purchased from IDT</w:t>
      </w:r>
      <w:r w:rsidR="003728CE">
        <w:t xml:space="preserve"> (Coralville; IA U.S.A.)</w:t>
      </w:r>
      <w:r w:rsidRPr="002F3370">
        <w:t xml:space="preserve">. Size selection of libraries </w:t>
      </w:r>
      <w:r>
        <w:t>for</w:t>
      </w:r>
      <w:r w:rsidRPr="002F3370">
        <w:t xml:space="preserve"> the desired insert size </w:t>
      </w:r>
      <w:r>
        <w:t>was</w:t>
      </w:r>
      <w:r w:rsidRPr="002F3370">
        <w:t xml:space="preserve"> performed using </w:t>
      </w:r>
      <w:proofErr w:type="spellStart"/>
      <w:r w:rsidRPr="002F3370">
        <w:t>SparQ</w:t>
      </w:r>
      <w:proofErr w:type="spellEnd"/>
      <w:r w:rsidRPr="002F3370">
        <w:t xml:space="preserve"> beads (</w:t>
      </w:r>
      <w:r w:rsidR="003728CE">
        <w:t xml:space="preserve">VWR; Cat # </w:t>
      </w:r>
      <w:r w:rsidR="003728CE" w:rsidRPr="003728CE">
        <w:t>76302-830</w:t>
      </w:r>
      <w:r w:rsidR="003728CE">
        <w:t xml:space="preserve">; </w:t>
      </w:r>
      <w:r w:rsidR="003728CE" w:rsidRPr="003728CE">
        <w:t>Mississauga</w:t>
      </w:r>
      <w:r w:rsidR="003728CE">
        <w:t>; ON Canada</w:t>
      </w:r>
      <w:r w:rsidRPr="002F3370">
        <w:t xml:space="preserve">). Libraries were quantified using the Kapa Illumina GA with Revised Primers-SYBR Fast Universal kit </w:t>
      </w:r>
      <w:r w:rsidR="003728CE" w:rsidRPr="00F42F23">
        <w:t>(</w:t>
      </w:r>
      <w:r w:rsidR="003728CE" w:rsidRPr="00250B08">
        <w:t>Roche Sequencing Solutions Inc</w:t>
      </w:r>
      <w:r w:rsidR="003728CE">
        <w:t xml:space="preserve">; Cat # </w:t>
      </w:r>
      <w:r w:rsidR="003728CE" w:rsidRPr="00250B08">
        <w:t>76302-830</w:t>
      </w:r>
      <w:r w:rsidR="003728CE">
        <w:t xml:space="preserve">; </w:t>
      </w:r>
      <w:r w:rsidR="003728CE" w:rsidRPr="00250B08">
        <w:t>Pleasanton</w:t>
      </w:r>
      <w:r w:rsidR="003728CE">
        <w:t>; CA U.S.A</w:t>
      </w:r>
      <w:r w:rsidR="003728CE" w:rsidRPr="00F42F23">
        <w:t>)</w:t>
      </w:r>
      <w:r w:rsidRPr="002F3370">
        <w:t xml:space="preserve">. Average </w:t>
      </w:r>
      <w:r>
        <w:t>fragment size</w:t>
      </w:r>
      <w:r w:rsidRPr="002F3370">
        <w:t xml:space="preserve"> was determined using a </w:t>
      </w:r>
      <w:proofErr w:type="spellStart"/>
      <w:r w:rsidRPr="002F3370">
        <w:t>LabChip</w:t>
      </w:r>
      <w:proofErr w:type="spellEnd"/>
      <w:r w:rsidRPr="002F3370">
        <w:t xml:space="preserve"> GXII instrument</w:t>
      </w:r>
      <w:r>
        <w:t xml:space="preserve"> </w:t>
      </w:r>
      <w:r w:rsidR="003728CE" w:rsidRPr="002F3370">
        <w:t>(PerkinElmer)</w:t>
      </w:r>
      <w:r w:rsidRPr="002F3370">
        <w:t>.</w:t>
      </w:r>
    </w:p>
    <w:p w14:paraId="13A6AB74" w14:textId="0FBD57EF" w:rsidR="00F42F23" w:rsidRDefault="00C72534" w:rsidP="00205CCC">
      <w:pPr>
        <w:spacing w:line="360" w:lineRule="auto"/>
        <w:ind w:firstLine="720"/>
        <w:jc w:val="both"/>
      </w:pPr>
      <w:r>
        <w:t xml:space="preserve"> </w:t>
      </w:r>
      <w:r w:rsidR="002F3370" w:rsidRPr="002F3370">
        <w:t>5</w:t>
      </w:r>
      <w:r w:rsidR="002F3370">
        <w:t xml:space="preserve"> µ</w:t>
      </w:r>
      <w:r w:rsidR="002F3370" w:rsidRPr="002F3370">
        <w:t>L of</w:t>
      </w:r>
      <w:r>
        <w:t xml:space="preserve"> the DNA and RNA </w:t>
      </w:r>
      <w:r w:rsidR="002F3370" w:rsidRPr="002F3370">
        <w:t>librar</w:t>
      </w:r>
      <w:r w:rsidR="002F3370">
        <w:t xml:space="preserve">ies </w:t>
      </w:r>
      <w:r w:rsidR="002F3370" w:rsidRPr="002F3370">
        <w:t xml:space="preserve">were </w:t>
      </w:r>
      <w:r>
        <w:t xml:space="preserve">respectively </w:t>
      </w:r>
      <w:r w:rsidR="002F3370" w:rsidRPr="002F3370">
        <w:t xml:space="preserve">combined together and </w:t>
      </w:r>
      <w:r w:rsidR="002F3370">
        <w:t>used for quality control</w:t>
      </w:r>
      <w:r w:rsidR="002F3370" w:rsidRPr="002F3370">
        <w:t>. After</w:t>
      </w:r>
      <w:r>
        <w:t>wards</w:t>
      </w:r>
      <w:r w:rsidR="002F3370" w:rsidRPr="002F3370">
        <w:t>, 15</w:t>
      </w:r>
      <w:r w:rsidR="002F3370">
        <w:t xml:space="preserve"> µ</w:t>
      </w:r>
      <w:r w:rsidR="002F3370" w:rsidRPr="002F3370">
        <w:t xml:space="preserve">L of </w:t>
      </w:r>
      <w:r>
        <w:t xml:space="preserve">both the DNA and RNA library </w:t>
      </w:r>
      <w:r w:rsidR="002F3370" w:rsidRPr="002F3370">
        <w:t>pool were combined</w:t>
      </w:r>
      <w:r>
        <w:t xml:space="preserve"> and </w:t>
      </w:r>
      <w:r w:rsidR="002F3370">
        <w:t>used for quality control</w:t>
      </w:r>
      <w:r w:rsidR="002F3370" w:rsidRPr="002F3370">
        <w:t xml:space="preserve"> </w:t>
      </w:r>
      <w:r>
        <w:t xml:space="preserve">and </w:t>
      </w:r>
      <w:r w:rsidR="002F3370" w:rsidRPr="002F3370">
        <w:t>sequencing</w:t>
      </w:r>
      <w:r w:rsidR="002F3370">
        <w:t>.</w:t>
      </w:r>
    </w:p>
    <w:p w14:paraId="3C266BBE" w14:textId="5595AC10" w:rsidR="00906044" w:rsidRDefault="00205CCC" w:rsidP="00205CCC">
      <w:pPr>
        <w:spacing w:line="360" w:lineRule="auto"/>
        <w:ind w:firstLine="720"/>
        <w:jc w:val="both"/>
      </w:pPr>
      <w:del w:id="87" w:author="Christopher Hempel" w:date="2020-09-23T16:12:00Z">
        <w:r w:rsidRPr="006E2813" w:rsidDel="002F3370">
          <w:lastRenderedPageBreak/>
          <w:delText xml:space="preserve">The </w:delText>
        </w:r>
        <w:r w:rsidR="00906044" w:rsidRPr="006E2813" w:rsidDel="002F3370">
          <w:delText>DNA librar</w:delText>
        </w:r>
        <w:r w:rsidRPr="006E2813" w:rsidDel="002F3370">
          <w:delText>y</w:delText>
        </w:r>
        <w:r w:rsidR="00906044" w:rsidRPr="006E2813" w:rsidDel="002F3370">
          <w:delText xml:space="preserve"> w</w:delText>
        </w:r>
        <w:r w:rsidRPr="006E2813" w:rsidDel="002F3370">
          <w:delText>as</w:delText>
        </w:r>
        <w:r w:rsidR="00906044" w:rsidRPr="006E2813" w:rsidDel="002F3370">
          <w:delText xml:space="preserve"> prepared with NEB Ultra II and</w:delText>
        </w:r>
        <w:r w:rsidRPr="006E2813" w:rsidDel="002F3370">
          <w:delText xml:space="preserve"> the </w:delText>
        </w:r>
        <w:r w:rsidR="00906044" w:rsidRPr="006E2813" w:rsidDel="002F3370">
          <w:delText>RNA librar</w:delText>
        </w:r>
        <w:r w:rsidRPr="006E2813" w:rsidDel="002F3370">
          <w:delText>y</w:delText>
        </w:r>
        <w:r w:rsidR="00906044" w:rsidRPr="006E2813" w:rsidDel="002F3370">
          <w:delText xml:space="preserve"> with NEB stranded total RNA library preparation</w:delText>
        </w:r>
        <w:r w:rsidRPr="006E2813" w:rsidDel="002F3370">
          <w:delText xml:space="preserve"> while skipping the mRNA enrichment step to create a total RNA library</w:delText>
        </w:r>
        <w:r w:rsidR="00906044" w:rsidRPr="006E2813" w:rsidDel="002F3370">
          <w:delText xml:space="preserve">. </w:delText>
        </w:r>
      </w:del>
      <w:commentRangeStart w:id="88"/>
      <w:r w:rsidR="00906044" w:rsidRPr="006E2813">
        <w:t xml:space="preserve">During library preparation, normalization was performed based on volume instead of </w:t>
      </w:r>
      <w:r w:rsidRPr="006E2813">
        <w:t>concentration</w:t>
      </w:r>
      <w:r w:rsidR="00906044" w:rsidRPr="006E2813">
        <w:t xml:space="preserve"> because we aimed for an equal relative sequencing depth between samples as compared to an equal total sequencing depth that might over- or underrepresent samples with high or low DNA/RNA amounts. </w:t>
      </w:r>
      <w:commentRangeEnd w:id="88"/>
      <w:r w:rsidR="002C6F6F" w:rsidRPr="006E2813">
        <w:rPr>
          <w:rStyle w:val="CommentReference"/>
        </w:rPr>
        <w:commentReference w:id="88"/>
      </w:r>
      <w:r w:rsidR="00906044" w:rsidRPr="006E2813">
        <w:t xml:space="preserve">The </w:t>
      </w:r>
      <w:ins w:id="89" w:author="Christopher Hempel" w:date="2020-09-18T11:47:00Z">
        <w:r w:rsidR="00767928" w:rsidRPr="006E2813">
          <w:t>DNA librar</w:t>
        </w:r>
      </w:ins>
      <w:ins w:id="90" w:author="Christopher Hempel" w:date="2020-09-24T15:28:00Z">
        <w:r w:rsidR="00C72534" w:rsidRPr="006E2813">
          <w:t>ies</w:t>
        </w:r>
      </w:ins>
      <w:ins w:id="91" w:author="Christopher Hempel" w:date="2020-09-18T11:47:00Z">
        <w:r w:rsidR="00767928" w:rsidRPr="006E2813">
          <w:t xml:space="preserve"> yielded fragments around </w:t>
        </w:r>
      </w:ins>
      <w:ins w:id="92" w:author="Christopher Hempel" w:date="2020-09-23T16:42:00Z">
        <w:r w:rsidR="00433D99" w:rsidRPr="006E2813">
          <w:t>438</w:t>
        </w:r>
      </w:ins>
      <w:ins w:id="93" w:author="Christopher Hempel" w:date="2020-09-18T11:47:00Z">
        <w:r w:rsidR="00767928" w:rsidRPr="006E2813">
          <w:t xml:space="preserve"> bp length</w:t>
        </w:r>
        <w:r w:rsidR="000421AB" w:rsidRPr="006E2813">
          <w:t xml:space="preserve">, whereas the </w:t>
        </w:r>
      </w:ins>
      <w:r w:rsidR="00906044" w:rsidRPr="006E2813">
        <w:t>RNA librar</w:t>
      </w:r>
      <w:ins w:id="94" w:author="Christopher Hempel" w:date="2020-09-24T15:28:00Z">
        <w:r w:rsidR="00C72534" w:rsidRPr="006E2813">
          <w:t>ies</w:t>
        </w:r>
      </w:ins>
      <w:del w:id="95" w:author="Christopher Hempel" w:date="2020-09-24T15:28:00Z">
        <w:r w:rsidRPr="006E2813" w:rsidDel="00C72534">
          <w:delText>y</w:delText>
        </w:r>
      </w:del>
      <w:r w:rsidR="00906044" w:rsidRPr="006E2813">
        <w:t xml:space="preserve"> yielded</w:t>
      </w:r>
      <w:r w:rsidR="00906044">
        <w:t xml:space="preserve"> fragments around </w:t>
      </w:r>
      <w:ins w:id="96" w:author="Christopher Hempel" w:date="2020-09-23T16:43:00Z">
        <w:r w:rsidR="00433D99" w:rsidRPr="00433D99">
          <w:t>303</w:t>
        </w:r>
      </w:ins>
      <w:del w:id="97" w:author="Christopher Hempel" w:date="2020-09-23T16:43:00Z">
        <w:r w:rsidR="00906044" w:rsidDel="00433D99">
          <w:delText>230</w:delText>
        </w:r>
      </w:del>
      <w:r w:rsidR="00906044">
        <w:t> bp length</w:t>
      </w:r>
      <w:del w:id="98" w:author="Christopher Hempel" w:date="2020-09-18T11:47:00Z">
        <w:r w:rsidR="00E05CD2" w:rsidDel="000421AB">
          <w:delText>,</w:delText>
        </w:r>
        <w:r w:rsidR="00906044" w:rsidDel="000421AB">
          <w:delText xml:space="preserve"> and t</w:delText>
        </w:r>
      </w:del>
      <w:ins w:id="99" w:author="Christopher Hempel" w:date="2020-09-23T16:43:00Z">
        <w:r w:rsidR="00322F8B">
          <w:t xml:space="preserve"> (both </w:t>
        </w:r>
        <w:r w:rsidR="00322F8B" w:rsidRPr="00322F8B">
          <w:t>includ</w:t>
        </w:r>
        <w:r w:rsidR="00322F8B">
          <w:t>ing</w:t>
        </w:r>
        <w:r w:rsidR="00322F8B" w:rsidRPr="00322F8B">
          <w:t xml:space="preserve"> adaptors and</w:t>
        </w:r>
        <w:r w:rsidR="00322F8B">
          <w:t xml:space="preserve"> </w:t>
        </w:r>
        <w:r w:rsidR="00322F8B" w:rsidRPr="00322F8B">
          <w:t>ind</w:t>
        </w:r>
        <w:r w:rsidR="00322F8B">
          <w:t>ices</w:t>
        </w:r>
      </w:ins>
      <w:ins w:id="100" w:author="Christopher Hempel" w:date="2020-09-18T11:47:00Z">
        <w:r w:rsidR="000421AB">
          <w:t>. T</w:t>
        </w:r>
      </w:ins>
      <w:r w:rsidR="00906044">
        <w:t xml:space="preserve">o be able to compare DNA and RNA without choosing unnecessarily long </w:t>
      </w:r>
      <w:proofErr w:type="gramStart"/>
      <w:r w:rsidR="00906044">
        <w:t>paired-end</w:t>
      </w:r>
      <w:proofErr w:type="gramEnd"/>
      <w:r w:rsidR="00906044">
        <w:t xml:space="preserve"> reads, both libraries were sequenced on one </w:t>
      </w:r>
      <w:r w:rsidR="00E05CD2">
        <w:t xml:space="preserve">Illumina </w:t>
      </w:r>
      <w:proofErr w:type="spellStart"/>
      <w:r w:rsidR="00906044">
        <w:t>MiSeq</w:t>
      </w:r>
      <w:proofErr w:type="spellEnd"/>
      <w:r w:rsidR="00906044">
        <w:t> PE 150</w:t>
      </w:r>
      <w:r w:rsidR="0092616B">
        <w:t xml:space="preserve"> </w:t>
      </w:r>
      <w:r w:rsidR="00906044">
        <w:t>bp run.</w:t>
      </w:r>
    </w:p>
    <w:p w14:paraId="3D441BEC" w14:textId="78F005AC" w:rsidR="00E05CD2" w:rsidRDefault="00E05CD2" w:rsidP="00E05CD2">
      <w:pPr>
        <w:spacing w:line="360" w:lineRule="auto"/>
      </w:pPr>
    </w:p>
    <w:p w14:paraId="2B1688A1" w14:textId="41F5CC85" w:rsidR="00E05CD2" w:rsidRPr="00776123" w:rsidRDefault="00E05CD2" w:rsidP="00E05CD2">
      <w:pPr>
        <w:spacing w:line="360" w:lineRule="auto"/>
        <w:rPr>
          <w:i/>
          <w:iCs/>
        </w:rPr>
      </w:pPr>
      <w:r w:rsidRPr="00776123">
        <w:rPr>
          <w:i/>
          <w:iCs/>
        </w:rPr>
        <w:t>Bioinformatic processing</w:t>
      </w:r>
    </w:p>
    <w:p w14:paraId="25630E72" w14:textId="7BD2974A" w:rsidR="00A2040A"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paired</w:t>
      </w:r>
      <w:r>
        <w:t>-end</w:t>
      </w:r>
      <w:r w:rsidRPr="00E05CD2">
        <w:t xml:space="preserve"> sequences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on average </w:t>
      </w:r>
      <w:r w:rsidR="00205CCC" w:rsidRPr="00205CCC">
        <w:rPr>
          <w:highlight w:val="yellow"/>
        </w:rPr>
        <w:t>XXX</w:t>
      </w:r>
      <w:r w:rsidR="00205CCC">
        <w:t xml:space="preserve"> per sample</w:t>
      </w:r>
      <w:ins w:id="101" w:author="Christopher Hempel" w:date="2020-09-23T15:55:00Z">
        <w:r w:rsidR="00F42F23">
          <w:t>, whereby the fish</w:t>
        </w:r>
      </w:ins>
      <w:ins w:id="102" w:author="Christopher Hempel" w:date="2020-09-23T15:56:00Z">
        <w:r w:rsidR="00F42F23">
          <w:t xml:space="preserve"> tank RNA samples had on average one order of magnitude more sequences than the</w:t>
        </w:r>
      </w:ins>
      <w:ins w:id="103" w:author="Christopher Hempel" w:date="2020-09-23T15:57:00Z">
        <w:r w:rsidR="00F42F23">
          <w:t xml:space="preserve"> other </w:t>
        </w:r>
      </w:ins>
      <w:ins w:id="104" w:author="Christopher Hempel" w:date="2020-09-23T16:02:00Z">
        <w:r w:rsidR="00F42F23">
          <w:t>samples</w:t>
        </w:r>
      </w:ins>
      <w:ins w:id="105" w:author="Christopher Hempel" w:date="2020-09-23T15:57:00Z">
        <w:r w:rsidR="00F42F23">
          <w:t xml:space="preserve"> due to our normalization method </w:t>
        </w:r>
        <w:r w:rsidR="00F42F23" w:rsidRPr="00215C89">
          <w:t>(S</w:t>
        </w:r>
        <w:r w:rsidR="00F42F23" w:rsidRPr="006E2813">
          <w:t>up. Tab</w:t>
        </w:r>
      </w:ins>
      <w:ins w:id="106" w:author="Christopher Hempel" w:date="2020-09-23T16:02:00Z">
        <w:r w:rsidR="00F42F23" w:rsidRPr="006E2813">
          <w:t xml:space="preserve">. </w:t>
        </w:r>
      </w:ins>
      <w:r w:rsidR="006E2813" w:rsidRPr="006E2813">
        <w:t>4+5 – note: will be turned into sunburst diagram</w:t>
      </w:r>
      <w:ins w:id="107" w:author="Christopher Hempel" w:date="2020-09-23T16:02:00Z">
        <w:r w:rsidR="00F42F23" w:rsidRPr="006E2813">
          <w:t>)</w:t>
        </w:r>
      </w:ins>
      <w:ins w:id="108" w:author="Christopher Hempel" w:date="2020-09-23T16:03:00Z">
        <w:r w:rsidR="00F42F23" w:rsidRPr="006E2813">
          <w:t>.</w:t>
        </w:r>
      </w:ins>
      <w:del w:id="109" w:author="Christopher Hempel" w:date="2020-09-23T16:03:00Z">
        <w:r w:rsidR="00205CCC" w:rsidRPr="006E2813" w:rsidDel="00F42F23">
          <w:delText>,</w:delText>
        </w:r>
        <w:r w:rsidRPr="00E05CD2" w:rsidDel="00F42F23">
          <w:delText xml:space="preserve"> and</w:delText>
        </w:r>
      </w:del>
      <w:ins w:id="110" w:author="Christopher Hempel" w:date="2020-09-23T16:03:00Z">
        <w:r w:rsidR="00F42F23">
          <w:t>We</w:t>
        </w:r>
      </w:ins>
      <w:r>
        <w:t xml:space="preserve"> processed </w:t>
      </w:r>
      <w:ins w:id="111" w:author="Christopher Hempel" w:date="2020-09-23T16:03:00Z">
        <w:r w:rsidR="00F42F23">
          <w:t xml:space="preserve">the sequences </w:t>
        </w:r>
      </w:ins>
      <w:del w:id="112" w:author="Christopher Hempel" w:date="2020-09-23T16:03:00Z">
        <w:r w:rsidDel="00F42F23">
          <w:delText xml:space="preserve">them </w:delText>
        </w:r>
      </w:del>
      <w:r>
        <w:t xml:space="preserve">in </w:t>
      </w:r>
      <w:r w:rsidR="008F5195">
        <w:t>six</w:t>
      </w:r>
      <w:r>
        <w:t xml:space="preserve"> steps, using </w:t>
      </w:r>
      <w:r w:rsidR="002E3D51">
        <w:t>multiple</w:t>
      </w:r>
      <w:r>
        <w:t xml:space="preserve"> common tools</w:t>
      </w:r>
      <w:r w:rsidR="002E3D51">
        <w:t>/parameters</w:t>
      </w:r>
      <w:r>
        <w:t xml:space="preserve"> </w:t>
      </w:r>
      <w:r w:rsidR="002E3D51">
        <w:t>at</w:t>
      </w:r>
      <w:r>
        <w:t xml:space="preserve"> each step</w:t>
      </w:r>
      <w:r w:rsidR="008D510C">
        <w:t xml:space="preserve"> (Fig. 2). For step one (t</w:t>
      </w:r>
      <w:r w:rsidR="002E3D51">
        <w:t>rimming and quality filtering</w:t>
      </w:r>
      <w:r w:rsidR="008D510C">
        <w:t>), we used</w:t>
      </w:r>
      <w:r w:rsidR="002E3D51">
        <w:t xml:space="preserve"> </w:t>
      </w:r>
      <w:proofErr w:type="spellStart"/>
      <w:r>
        <w:t>Trimmomatic</w:t>
      </w:r>
      <w:proofErr w:type="spellEnd"/>
      <w:r>
        <w:t xml:space="preserve"> </w:t>
      </w:r>
      <w:r>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fldChar w:fldCharType="separate"/>
      </w:r>
      <w:r w:rsidRPr="00E05CD2">
        <w:rPr>
          <w:noProof/>
        </w:rPr>
        <w:t>(Bolger et al., 2014)</w:t>
      </w:r>
      <w:r>
        <w:fldChar w:fldCharType="end"/>
      </w:r>
      <w:r>
        <w:t xml:space="preserve"> with </w:t>
      </w:r>
      <w:r w:rsidRPr="00205CCC">
        <w:t xml:space="preserve">four different quality </w:t>
      </w:r>
      <w:r w:rsidR="00205CCC" w:rsidRPr="00205CCC">
        <w:t>cut-offs</w:t>
      </w:r>
      <w:r w:rsidRPr="00205CCC">
        <w:t xml:space="preserve"> (</w:t>
      </w:r>
      <w:r w:rsidR="00205CCC" w:rsidRPr="00205CCC">
        <w:t>﻿PHRED ≤2, ≤5, ≤10, and ≤20</w:t>
      </w:r>
      <w:r w:rsidRPr="00205CCC">
        <w:t>)</w:t>
      </w:r>
      <w:r w:rsidR="007F3E17">
        <w:t xml:space="preserve"> like the following, 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8D510C">
        <w:t xml:space="preserve"> </w:t>
      </w:r>
      <w:r w:rsidR="00A2040A">
        <w:tab/>
      </w:r>
      <w:r w:rsidR="008D510C">
        <w:t>For step two (</w:t>
      </w:r>
      <w:r w:rsidR="002E3D51">
        <w:t>rRNA sorting</w:t>
      </w:r>
      <w:r w:rsidR="008D510C">
        <w:t>), we used four approaches:</w:t>
      </w:r>
      <w:r w:rsidR="002E3D51">
        <w:t xml:space="preserve"> </w:t>
      </w:r>
      <w:r w:rsidR="007F3E17">
        <w:t xml:space="preserve">1) </w:t>
      </w:r>
      <w:r w:rsidR="002E3D51">
        <w:t xml:space="preserve">alignment-based – </w:t>
      </w:r>
      <w:proofErr w:type="spellStart"/>
      <w:r w:rsidR="002E3D51">
        <w:t>SortMeRNA</w:t>
      </w:r>
      <w:proofErr w:type="spellEnd"/>
      <w:r w:rsidR="007F3E17">
        <w:t xml:space="preserve">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7F3E17">
        <w:t xml:space="preserve"> against all program-internal rRNA databases</w:t>
      </w:r>
      <w:r w:rsidR="002E3D51">
        <w:t xml:space="preserve"> </w:t>
      </w:r>
      <w:r w:rsidR="007F3E17">
        <w:t xml:space="preserve">with 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7F3E17">
        <w:rPr>
          <w:rFonts w:ascii="Courier New" w:eastAsia="MS Mincho" w:hAnsi="Courier New" w:cs="Courier New"/>
        </w:rPr>
        <w:t> 1</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7F3E17">
        <w:t xml:space="preserve">, </w:t>
      </w:r>
      <w:r w:rsidR="0013277C" w:rsidRPr="0013277C">
        <w:rPr>
          <w:rFonts w:ascii="Courier New" w:eastAsia="MS Mincho" w:hAnsi="Courier New" w:cs="Courier New"/>
        </w:rPr>
        <w:t>--</w:t>
      </w:r>
      <w:proofErr w:type="spellStart"/>
      <w:r w:rsidR="0013277C" w:rsidRPr="0013277C">
        <w:rPr>
          <w:rFonts w:ascii="Courier New" w:eastAsia="MS Mincho" w:hAnsi="Courier New" w:cs="Courier New"/>
        </w:rPr>
        <w:t>paired_in</w:t>
      </w:r>
      <w:proofErr w:type="spellEnd"/>
      <w:r w:rsidR="0013277C">
        <w:t xml:space="preserve">, </w:t>
      </w:r>
      <w:r w:rsidR="007F3E17">
        <w:t>and other parameters set to default</w:t>
      </w:r>
      <w:r w:rsidR="002E3D51">
        <w:t xml:space="preserve">, </w:t>
      </w:r>
      <w:r w:rsidR="007F3E17">
        <w:t xml:space="preserve">2) </w:t>
      </w:r>
      <w:r w:rsidR="002E3D51">
        <w:t xml:space="preserve">HMM-based – </w:t>
      </w:r>
      <w:proofErr w:type="spellStart"/>
      <w:r w:rsidR="002E3D51">
        <w:t>barrnap</w:t>
      </w:r>
      <w:proofErr w:type="spellEnd"/>
      <w:r w:rsidR="002E3D51">
        <w:t xml:space="preserve"> </w:t>
      </w:r>
      <w:r w:rsidR="002E3D51">
        <w:fldChar w:fldCharType="begin" w:fldLock="1"/>
      </w:r>
      <w:r w:rsidR="002E3D51">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2E3D51">
        <w:fldChar w:fldCharType="separate"/>
      </w:r>
      <w:r w:rsidR="002E3D51" w:rsidRPr="002E3D51">
        <w:rPr>
          <w:noProof/>
        </w:rPr>
        <w:t>(Seemann</w:t>
      </w:r>
      <w:r w:rsidR="002E3D51">
        <w:rPr>
          <w:noProof/>
        </w:rPr>
        <w:t>, unpublished</w:t>
      </w:r>
      <w:r w:rsidR="002E3D51" w:rsidRPr="002E3D51">
        <w:rPr>
          <w:noProof/>
        </w:rPr>
        <w:t>)</w:t>
      </w:r>
      <w:r w:rsidR="002E3D51">
        <w:fldChar w:fldCharType="end"/>
      </w:r>
      <w:r w:rsidR="00537F54">
        <w:t xml:space="preserve"> </w:t>
      </w:r>
      <w:r w:rsidR="0013277C">
        <w:t xml:space="preserve">on both trimmed R1 and R2 reads </w:t>
      </w:r>
      <w:r w:rsidR="00537F54">
        <w:t xml:space="preserve">against all </w:t>
      </w:r>
      <w:r w:rsidR="0013277C">
        <w:t xml:space="preserve">three </w:t>
      </w:r>
      <w:r w:rsidR="00537F54">
        <w:t>domains (</w:t>
      </w:r>
      <w:r w:rsidR="0013277C" w:rsidRPr="0013277C">
        <w:rPr>
          <w:rFonts w:ascii="Courier New" w:eastAsia="MS Mincho" w:hAnsi="Courier New" w:cs="Courier New"/>
        </w:rPr>
        <w:t>--kingdom</w:t>
      </w:r>
      <w:r w:rsidR="0013277C">
        <w:t xml:space="preserve"> </w:t>
      </w:r>
      <w:proofErr w:type="spellStart"/>
      <w:r w:rsidR="00537F54">
        <w:rPr>
          <w:rFonts w:ascii="Courier New" w:eastAsia="MS Mincho" w:hAnsi="Courier New" w:cs="Courier New"/>
        </w:rPr>
        <w:t>euk</w:t>
      </w:r>
      <w:proofErr w:type="spellEnd"/>
      <w:r w:rsidR="00537F54" w:rsidRPr="00537F54">
        <w:rPr>
          <w:rFonts w:eastAsia="MS Mincho" w:cstheme="minorHAnsi"/>
        </w:rPr>
        <w:t xml:space="preserve">, </w:t>
      </w:r>
      <w:r w:rsidR="00537F54">
        <w:rPr>
          <w:rFonts w:ascii="Courier New" w:eastAsia="MS Mincho" w:hAnsi="Courier New" w:cs="Courier New"/>
        </w:rPr>
        <w:t>arc</w:t>
      </w:r>
      <w:r w:rsidR="00537F54" w:rsidRPr="00537F54">
        <w:rPr>
          <w:rFonts w:eastAsia="MS Mincho" w:cstheme="minorHAnsi"/>
        </w:rPr>
        <w:t xml:space="preserve">, and </w:t>
      </w:r>
      <w:r w:rsidR="00537F54">
        <w:rPr>
          <w:rFonts w:ascii="Courier New" w:eastAsia="MS Mincho" w:hAnsi="Courier New" w:cs="Courier New"/>
        </w:rPr>
        <w:t>bac)</w:t>
      </w:r>
      <w:r w:rsidR="00537F54">
        <w:t xml:space="preserve"> with parameters </w:t>
      </w:r>
      <w:r w:rsidR="00537F54" w:rsidRPr="00537F54">
        <w:rPr>
          <w:rFonts w:ascii="Courier New" w:eastAsia="MS Mincho" w:hAnsi="Courier New" w:cs="Courier New"/>
        </w:rPr>
        <w:t>--</w:t>
      </w:r>
      <w:proofErr w:type="spellStart"/>
      <w:r w:rsidR="00537F54" w:rsidRPr="00537F54">
        <w:rPr>
          <w:rFonts w:ascii="Courier New" w:eastAsia="MS Mincho" w:hAnsi="Courier New" w:cs="Courier New"/>
        </w:rPr>
        <w:t>lencutoff</w:t>
      </w:r>
      <w:proofErr w:type="spellEnd"/>
      <w:r w:rsidR="00537F54" w:rsidRPr="00537F54">
        <w:rPr>
          <w:rFonts w:ascii="Courier New" w:eastAsia="MS Mincho" w:hAnsi="Courier New" w:cs="Courier New"/>
        </w:rPr>
        <w:t xml:space="preserve"> 0.000001</w:t>
      </w:r>
      <w:r w:rsidR="00537F54" w:rsidRPr="0013277C">
        <w:rPr>
          <w:rFonts w:eastAsia="MS Mincho" w:cstheme="minorHAnsi"/>
        </w:rPr>
        <w:t xml:space="preserve">, </w:t>
      </w:r>
      <w:r w:rsidR="00537F54" w:rsidRPr="00537F54">
        <w:rPr>
          <w:rFonts w:ascii="Courier New" w:eastAsia="MS Mincho" w:hAnsi="Courier New" w:cs="Courier New"/>
        </w:rPr>
        <w:t>--reject 0.000001</w:t>
      </w:r>
      <w:r w:rsidR="00537F54" w:rsidRPr="00537F54">
        <w:rPr>
          <w:rFonts w:eastAsia="MS Mincho" w:cstheme="minorHAnsi"/>
        </w:rPr>
        <w:t xml:space="preserve">, </w:t>
      </w:r>
      <w:r w:rsidR="0013277C">
        <w:rPr>
          <w:rFonts w:eastAsia="MS Mincho" w:cstheme="minorHAnsi"/>
        </w:rPr>
        <w:t>and o</w:t>
      </w:r>
      <w:r w:rsidR="00537F54" w:rsidRPr="00537F54">
        <w:rPr>
          <w:rFonts w:eastAsia="MS Mincho" w:cstheme="minorHAnsi"/>
        </w:rPr>
        <w:t xml:space="preserve">ther parameters set to default; </w:t>
      </w:r>
      <w:r w:rsidR="0013277C">
        <w:rPr>
          <w:rFonts w:eastAsia="MS Mincho" w:cstheme="minorHAnsi"/>
        </w:rPr>
        <w:t>all resulting</w:t>
      </w:r>
      <w:r w:rsidR="00537F54" w:rsidRPr="00537F54">
        <w:rPr>
          <w:rFonts w:eastAsia="MS Mincho" w:cstheme="minorHAnsi"/>
        </w:rPr>
        <w:t xml:space="preserve"> read names were concatenated and all</w:t>
      </w:r>
      <w:r w:rsidR="0013277C">
        <w:rPr>
          <w:rFonts w:eastAsia="MS Mincho" w:cstheme="minorHAnsi"/>
        </w:rPr>
        <w:t xml:space="preserve"> reads</w:t>
      </w:r>
      <w:r w:rsidR="00537F54" w:rsidRPr="00537F54">
        <w:rPr>
          <w:rFonts w:eastAsia="MS Mincho" w:cstheme="minorHAnsi"/>
        </w:rPr>
        <w:t xml:space="preserve"> were extracted from the trimmed R1 and R2 reads to obtain paired reads</w:t>
      </w:r>
      <w:r w:rsidR="00537F54" w:rsidRPr="00537F54">
        <w:rPr>
          <w:rFonts w:cstheme="minorHAnsi"/>
        </w:rPr>
        <w:t>,</w:t>
      </w:r>
      <w:r w:rsidR="002E3D51">
        <w:t xml:space="preserve"> </w:t>
      </w:r>
      <w:r w:rsidR="007F3E17">
        <w:t xml:space="preserve">3) </w:t>
      </w:r>
      <w:proofErr w:type="spellStart"/>
      <w:r w:rsidR="002E3D51">
        <w:t>kmer</w:t>
      </w:r>
      <w:proofErr w:type="spellEnd"/>
      <w:r w:rsidR="002E3D51">
        <w:t xml:space="preserve">-based – </w:t>
      </w:r>
      <w:proofErr w:type="spellStart"/>
      <w:r w:rsidR="002E3D51">
        <w:t>rRNAFilter</w:t>
      </w:r>
      <w:proofErr w:type="spellEnd"/>
      <w:r w:rsidR="002E3D51">
        <w:t xml:space="preserve">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7F3E17">
        <w:t xml:space="preserve"> </w:t>
      </w:r>
      <w:r w:rsidR="0013277C">
        <w:t xml:space="preserve">on both trimmed R1 and R2 reads </w:t>
      </w:r>
      <w:r w:rsidR="007F3E17">
        <w:t>with default parameters</w:t>
      </w:r>
      <w:r w:rsidR="0013277C" w:rsidRPr="00537F54">
        <w:rPr>
          <w:rFonts w:eastAsia="MS Mincho" w:cstheme="minorHAnsi"/>
        </w:rPr>
        <w:t xml:space="preserve">; </w:t>
      </w:r>
      <w:r w:rsidR="0013277C">
        <w:rPr>
          <w:rFonts w:eastAsia="MS Mincho" w:cstheme="minorHAnsi"/>
        </w:rPr>
        <w:t>all resulting</w:t>
      </w:r>
      <w:r w:rsidR="0013277C" w:rsidRPr="00537F54">
        <w:rPr>
          <w:rFonts w:eastAsia="MS Mincho" w:cstheme="minorHAnsi"/>
        </w:rPr>
        <w:t xml:space="preserve"> read </w:t>
      </w:r>
      <w:r w:rsidR="0013277C" w:rsidRPr="00537F54">
        <w:rPr>
          <w:rFonts w:eastAsia="MS Mincho" w:cstheme="minorHAnsi"/>
        </w:rPr>
        <w:lastRenderedPageBreak/>
        <w:t>names were concatenated and all</w:t>
      </w:r>
      <w:r w:rsidR="0013277C">
        <w:rPr>
          <w:rFonts w:eastAsia="MS Mincho" w:cstheme="minorHAnsi"/>
        </w:rPr>
        <w:t xml:space="preserve"> reads</w:t>
      </w:r>
      <w:r w:rsidR="0013277C" w:rsidRPr="00537F54">
        <w:rPr>
          <w:rFonts w:eastAsia="MS Mincho" w:cstheme="minorHAnsi"/>
        </w:rPr>
        <w:t xml:space="preserve"> were extracted from the trimmed R1 and R2 reads to obtain paired reads</w:t>
      </w:r>
      <w:r w:rsidR="002E3D51">
        <w:t xml:space="preserve">, and </w:t>
      </w:r>
      <w:r w:rsidR="007F3E17">
        <w:t xml:space="preserve">4) </w:t>
      </w:r>
      <w:r w:rsidR="002E3D51">
        <w:t>no sorting</w:t>
      </w:r>
      <w:r w:rsidR="008D510C">
        <w:t xml:space="preserve">. </w:t>
      </w:r>
    </w:p>
    <w:p w14:paraId="7D59D0D8" w14:textId="77777777" w:rsidR="00EA77D3" w:rsidRDefault="0013277C" w:rsidP="00A2040A">
      <w:pPr>
        <w:spacing w:line="360" w:lineRule="auto"/>
        <w:ind w:firstLine="720"/>
        <w:jc w:val="both"/>
      </w:pPr>
      <w:r>
        <w:t>For step three (assembly),</w:t>
      </w:r>
      <w:r w:rsidR="008D510C">
        <w:t xml:space="preserve"> we used</w:t>
      </w:r>
      <w:r w:rsidR="002E3D51">
        <w:t xml:space="preserve"> </w:t>
      </w:r>
      <w:r w:rsidR="007F3E17">
        <w:t xml:space="preserve">eight assemblers, </w:t>
      </w:r>
      <w:r w:rsidR="002E3D51">
        <w:t>four DNA assembler</w:t>
      </w:r>
      <w:r w:rsidR="008D510C">
        <w:t>s,</w:t>
      </w:r>
      <w:r w:rsidR="002E3D51">
        <w:t xml:space="preserve"> </w:t>
      </w:r>
      <w:r w:rsidR="007F3E17">
        <w:t xml:space="preserve">1) </w:t>
      </w:r>
      <w:proofErr w:type="spellStart"/>
      <w:r w:rsidR="002E3D51">
        <w:t>SPAdes</w:t>
      </w:r>
      <w:proofErr w:type="spellEnd"/>
      <w:r w:rsidR="002E3D51">
        <w:t xml:space="preserve"> </w:t>
      </w:r>
      <w:r w:rsidR="002E3D51">
        <w:fldChar w:fldCharType="begin" w:fldLock="1"/>
      </w:r>
      <w:r w:rsidR="002E3D5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2E3D51">
        <w:fldChar w:fldCharType="separate"/>
      </w:r>
      <w:r w:rsidR="002E3D51" w:rsidRPr="002E3D51">
        <w:rPr>
          <w:noProof/>
        </w:rPr>
        <w:t>(Bankevich et al., 2012)</w:t>
      </w:r>
      <w:r w:rsidR="002E3D51">
        <w:fldChar w:fldCharType="end"/>
      </w:r>
      <w:r w:rsidR="007F3E17">
        <w:t xml:space="preserve"> with 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ith default parameters</w:t>
      </w:r>
      <w:r w:rsidR="002E3D51">
        <w:t xml:space="preserve">, </w:t>
      </w:r>
      <w:r w:rsidR="007F3E17">
        <w:t xml:space="preserve">3) </w:t>
      </w:r>
      <w:r w:rsidR="002E3D51">
        <w:t xml:space="preserve">MEGAHIT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7F3E17">
        <w:t xml:space="preserve"> and otherwise default parameters</w:t>
      </w:r>
      <w:r w:rsidR="002E3D51">
        <w:t xml:space="preserve">, </w:t>
      </w:r>
      <w:r w:rsidR="007F3E17">
        <w:t xml:space="preserve">4) </w:t>
      </w:r>
      <w:r w:rsidR="002E3D51">
        <w:t xml:space="preserve">IDBA-UD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ith the parameter</w:t>
      </w:r>
      <w:r w:rsidR="007F3E17" w:rsidRPr="007F3E17">
        <w:t xml:space="preserve"> </w:t>
      </w:r>
      <w:r w:rsidR="007F3E17" w:rsidRPr="007F3E17">
        <w:rPr>
          <w:rFonts w:ascii="Courier New" w:hAnsi="Courier New" w:cs="Courier New"/>
        </w:rPr>
        <w:t>--</w:t>
      </w:r>
      <w:proofErr w:type="spellStart"/>
      <w:r w:rsidR="007F3E17" w:rsidRPr="007F3E17">
        <w:rPr>
          <w:rFonts w:ascii="Courier New" w:hAnsi="Courier New" w:cs="Courier New"/>
        </w:rPr>
        <w:t>pre_correction</w:t>
      </w:r>
      <w:proofErr w:type="spellEnd"/>
      <w:r w:rsidR="007F3E17">
        <w:t xml:space="preserve"> and otherwise default parameters</w:t>
      </w:r>
      <w:r w:rsidR="008D510C">
        <w:t>,</w:t>
      </w:r>
      <w:r w:rsidR="002E3D51">
        <w:t xml:space="preserve"> and fo</w:t>
      </w:r>
      <w:r w:rsidR="008D510C">
        <w:t>u</w:t>
      </w:r>
      <w:r w:rsidR="002E3D51">
        <w:t>r RNA assembler</w:t>
      </w:r>
      <w:r w:rsidR="008D510C">
        <w:t>s,</w:t>
      </w:r>
      <w:r w:rsidR="002E3D51">
        <w:t xml:space="preserve"> </w:t>
      </w:r>
      <w:r w:rsidR="007F3E17">
        <w:t xml:space="preserve">5) </w:t>
      </w:r>
      <w:r w:rsidR="002E3D51">
        <w:t xml:space="preserve">Trinity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w:instrText>
      </w:r>
      <w:r w:rsidR="007F3E17" w:rsidRPr="00550923">
        <w:rPr>
          <w:lang w:val="da-DK"/>
        </w:rPr>
        <w:instrText>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550923">
        <w:rPr>
          <w:noProof/>
          <w:lang w:val="da-DK"/>
        </w:rPr>
        <w:t>(Grabherr et al., 2013)</w:t>
      </w:r>
      <w:r w:rsidR="002E3D51">
        <w:fldChar w:fldCharType="end"/>
      </w:r>
      <w:r w:rsidR="007F3E17" w:rsidRPr="00550923">
        <w:rPr>
          <w:lang w:val="da-DK"/>
        </w:rPr>
        <w:t xml:space="preserve"> with default parameters</w:t>
      </w:r>
      <w:r w:rsidR="002E3D51" w:rsidRPr="00550923">
        <w:rPr>
          <w:lang w:val="da-DK"/>
        </w:rPr>
        <w:t xml:space="preserve">, </w:t>
      </w:r>
      <w:r w:rsidR="007F3E17" w:rsidRPr="00550923">
        <w:rPr>
          <w:lang w:val="da-DK"/>
        </w:rPr>
        <w:t xml:space="preserve">6) </w:t>
      </w:r>
      <w:proofErr w:type="spellStart"/>
      <w:r w:rsidR="002E3D51" w:rsidRPr="00550923">
        <w:rPr>
          <w:lang w:val="da-DK"/>
        </w:rPr>
        <w:t>rnaSPAdes</w:t>
      </w:r>
      <w:proofErr w:type="spellEnd"/>
      <w:r w:rsidR="002E3D51" w:rsidRPr="00550923">
        <w:rPr>
          <w:lang w:val="da-DK"/>
        </w:rPr>
        <w:t xml:space="preserve"> </w:t>
      </w:r>
      <w:r w:rsidR="002E3D51">
        <w:fldChar w:fldCharType="begin" w:fldLock="1"/>
      </w:r>
      <w:r w:rsidR="002E3D51" w:rsidRPr="00550923">
        <w:rPr>
          <w:lang w:val="da-DK"/>
        </w:rPr>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550923">
        <w:rPr>
          <w:noProof/>
          <w:lang w:val="da-DK"/>
        </w:rPr>
        <w:t>(Bushmanova et al., 2019)</w:t>
      </w:r>
      <w:r w:rsidR="002E3D51">
        <w:fldChar w:fldCharType="end"/>
      </w:r>
      <w:r w:rsidR="007F3E17" w:rsidRPr="00550923">
        <w:rPr>
          <w:lang w:val="da-DK"/>
        </w:rPr>
        <w:t xml:space="preserve"> with default parameters</w:t>
      </w:r>
      <w:r w:rsidR="002E3D51" w:rsidRPr="00550923">
        <w:rPr>
          <w:lang w:val="da-DK"/>
        </w:rPr>
        <w:t xml:space="preserve">, </w:t>
      </w:r>
      <w:r w:rsidR="007F3E17" w:rsidRPr="00550923">
        <w:rPr>
          <w:lang w:val="da-DK"/>
        </w:rPr>
        <w:t xml:space="preserve">7) </w:t>
      </w:r>
      <w:r w:rsidR="002E3D51" w:rsidRPr="00550923">
        <w:rPr>
          <w:lang w:val="da-DK"/>
        </w:rPr>
        <w:t xml:space="preserve">IDBA-tran </w:t>
      </w:r>
      <w:r w:rsidR="002E3D51">
        <w:fldChar w:fldCharType="begin" w:fldLock="1"/>
      </w:r>
      <w:r w:rsidR="002E3D51" w:rsidRPr="00550923">
        <w:rPr>
          <w:lang w:val="da-DK"/>
        </w:rPr>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w:instrText>
      </w:r>
      <w:r w:rsidR="002E3D51">
        <w:instrText xml:space="preserv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rsidR="007F3E17">
        <w:t>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_correction</w:t>
      </w:r>
      <w:proofErr w:type="spellEnd"/>
      <w:r w:rsidR="007F3E17">
        <w:t xml:space="preserve"> and otherwise default parameters,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ith default parameters</w:t>
      </w:r>
      <w:r w:rsidR="008D510C" w:rsidRPr="00776123">
        <w:t>.</w:t>
      </w:r>
      <w:r w:rsidR="007F3E17">
        <w:t xml:space="preserve"> </w:t>
      </w:r>
    </w:p>
    <w:p w14:paraId="22229D5E" w14:textId="77777777" w:rsidR="00EA77D3" w:rsidRDefault="008D510C" w:rsidP="00A2040A">
      <w:pPr>
        <w:spacing w:line="360" w:lineRule="auto"/>
        <w:ind w:firstLine="720"/>
        <w:jc w:val="both"/>
      </w:pPr>
      <w:r w:rsidRPr="00776123">
        <w:t>For</w:t>
      </w:r>
      <w:r>
        <w:t xml:space="preserve"> step four (mapping </w:t>
      </w:r>
      <w:r w:rsidR="00205CCC">
        <w:t xml:space="preserve">individual sample </w:t>
      </w:r>
      <w:r>
        <w:t xml:space="preserve">reads back to scaffolds), we used two programs, </w:t>
      </w:r>
      <w:r w:rsidR="007F3E17">
        <w:t xml:space="preserve">1) </w:t>
      </w:r>
      <w:r>
        <w:t xml:space="preserve">BWA </w:t>
      </w:r>
      <w:r>
        <w:fldChar w:fldCharType="begin" w:fldLock="1"/>
      </w:r>
      <w:r>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Pr>
          <w:rFonts w:ascii="Cambria Math" w:hAnsi="Cambria Math" w:cs="Cambria Math"/>
        </w:rPr>
        <w:instrText>∼</w:instrText>
      </w:r>
      <w:r>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fldChar w:fldCharType="separate"/>
      </w:r>
      <w:r w:rsidRPr="008D510C">
        <w:rPr>
          <w:noProof/>
        </w:rPr>
        <w:t>(Li and Durbin, 2009)</w:t>
      </w:r>
      <w:r>
        <w:fldChar w:fldCharType="end"/>
      </w:r>
      <w:r>
        <w:t xml:space="preserve"> </w:t>
      </w:r>
      <w:r w:rsidR="0013277C">
        <w:t xml:space="preserve">with default parameters </w:t>
      </w:r>
      <w:r>
        <w:t xml:space="preserve">and </w:t>
      </w:r>
      <w:r w:rsidR="007F3E17">
        <w:t xml:space="preserve">2) </w:t>
      </w:r>
      <w:r>
        <w:t xml:space="preserve">Bowtie2 </w:t>
      </w:r>
      <w:r>
        <w:fldChar w:fldCharType="begin" w:fldLock="1"/>
      </w:r>
      <w: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fldChar w:fldCharType="separate"/>
      </w:r>
      <w:r w:rsidRPr="008D510C">
        <w:rPr>
          <w:noProof/>
        </w:rPr>
        <w:t>(Langmead and Salzberg, 2012)</w:t>
      </w:r>
      <w:r>
        <w:fldChar w:fldCharType="end"/>
      </w:r>
      <w:r w:rsidR="007F3E17">
        <w:t xml:space="preserve"> with default parameters</w:t>
      </w:r>
      <w:r>
        <w:t xml:space="preserve">. </w:t>
      </w:r>
    </w:p>
    <w:p w14:paraId="6D6A032C" w14:textId="77777777" w:rsidR="00EA77D3" w:rsidRDefault="008D510C" w:rsidP="00A2040A">
      <w:pPr>
        <w:spacing w:line="360" w:lineRule="auto"/>
        <w:ind w:firstLine="720"/>
        <w:jc w:val="both"/>
      </w:pPr>
      <w:r>
        <w:t>For step five (</w:t>
      </w:r>
      <w:r w:rsidR="008F5195">
        <w:t>reference database</w:t>
      </w:r>
      <w:r>
        <w:t xml:space="preserve">), we used the reference databases NCBI </w:t>
      </w:r>
      <w:proofErr w:type="spellStart"/>
      <w:r>
        <w:t>nt</w:t>
      </w:r>
      <w:proofErr w:type="spellEnd"/>
      <w:r>
        <w:t xml:space="preserve"> </w:t>
      </w:r>
      <w:r>
        <w:fldChar w:fldCharType="begin" w:fldLock="1"/>
      </w:r>
      <w:r>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fldChar w:fldCharType="separate"/>
      </w:r>
      <w:r w:rsidRPr="008D510C">
        <w:rPr>
          <w:noProof/>
        </w:rPr>
        <w:t>(Agarwala et al., 2016)</w:t>
      </w:r>
      <w:r>
        <w:fldChar w:fldCharType="end"/>
      </w:r>
      <w:r>
        <w:t>, downloaded on 03 Feb 2020, and the reference database SILVA</w:t>
      </w:r>
      <w:r w:rsidR="007F3E17">
        <w:t>132</w:t>
      </w:r>
      <w:r w:rsidR="0013277C">
        <w:t>_NR99</w:t>
      </w:r>
      <w:r>
        <w:t xml:space="preserve"> </w:t>
      </w:r>
      <w:r>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fldChar w:fldCharType="separate"/>
      </w:r>
      <w:r w:rsidRPr="008D510C">
        <w:rPr>
          <w:noProof/>
        </w:rPr>
        <w:t>(Quast et al., 2013)</w:t>
      </w:r>
      <w:r>
        <w:fldChar w:fldCharType="end"/>
      </w:r>
      <w:r>
        <w:t xml:space="preserve">, downloaded on </w:t>
      </w:r>
      <w:r w:rsidR="006F5F4E">
        <w:t>28</w:t>
      </w:r>
      <w:r>
        <w:t xml:space="preserve"> </w:t>
      </w:r>
      <w:r w:rsidR="006F5F4E">
        <w:t>Aug</w:t>
      </w:r>
      <w:r>
        <w:t xml:space="preserve"> 20</w:t>
      </w:r>
      <w:r w:rsidR="006F5F4E">
        <w:t xml:space="preserve">20. For the latter, we downloaded both the available SSU and LSU databases and concatenated them, leading to one SILVA database </w:t>
      </w:r>
      <w:r w:rsidR="00463302">
        <w:t>including SSU</w:t>
      </w:r>
      <w:r w:rsidR="006F5F4E">
        <w:t xml:space="preserve"> and LSU reference sequences</w:t>
      </w:r>
      <w:r>
        <w:t xml:space="preserve">. </w:t>
      </w:r>
    </w:p>
    <w:p w14:paraId="79D05422" w14:textId="45CD7491" w:rsidR="008F49B7" w:rsidRDefault="008F5195" w:rsidP="001B5C07">
      <w:pPr>
        <w:spacing w:line="360" w:lineRule="auto"/>
        <w:ind w:firstLine="720"/>
        <w:jc w:val="both"/>
      </w:pPr>
      <w:r>
        <w:t>For step six (taxonomic classification), we</w:t>
      </w:r>
      <w:r w:rsidR="008D510C">
        <w:t xml:space="preserve"> used four approaches: </w:t>
      </w:r>
      <w:r w:rsidR="007F3E17">
        <w:t xml:space="preserve">1) </w:t>
      </w:r>
      <w:r w:rsidR="00776123">
        <w:t xml:space="preserve">kraken2 </w:t>
      </w:r>
      <w:r w:rsidR="00776123">
        <w:fldChar w:fldCharType="begin" w:fldLock="1"/>
      </w:r>
      <w:r w:rsidR="00776123">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776123">
        <w:fldChar w:fldCharType="separate"/>
      </w:r>
      <w:r w:rsidR="00776123" w:rsidRPr="00776123">
        <w:rPr>
          <w:noProof/>
        </w:rPr>
        <w:t>(Wood et al., 2019)</w:t>
      </w:r>
      <w:r w:rsidR="00776123">
        <w:fldChar w:fldCharType="end"/>
      </w:r>
      <w:r w:rsidR="007F3E17">
        <w:t xml:space="preserve"> with default parameters</w:t>
      </w:r>
      <w:r w:rsidR="00776123">
        <w:t xml:space="preserve">, </w:t>
      </w:r>
      <w:r w:rsidR="007F3E17">
        <w:t xml:space="preserve">2) </w:t>
      </w:r>
      <w:r w:rsidR="00776123">
        <w:t xml:space="preserve">Centrifuge </w:t>
      </w:r>
      <w:r w:rsidR="00776123">
        <w:fldChar w:fldCharType="begin" w:fldLock="1"/>
      </w:r>
      <w:r w:rsidR="00776123">
        <w:instrText>ADDIN CSL_CITATION {"citationItems":[{"id":"ITEM-1","itemData":{"DOI":"10.1101/gr.210641.116","ISSN":"15495469","PMID":"27852649","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author":[{"dropping-particle":"","family":"Kim","given":"Daehwan","non-dropping-particle":"","parse-names":false,"suffix":""},{"dropping-particle":"","family":"Song","given":"Li","non-dropping-particle":"","parse-names":false,"suffix":""},{"dropping-particle":"","family":"Breitwieser","given":"Florian P.","non-dropping-particle":"","parse-names":false,"suffix":""},{"dropping-particle":"","family":"Salzberg","given":"Steven L.","non-dropping-particle":"","parse-names":false,"suffix":""}],"container-title":"Genome Research","id":"ITEM-1","issue":"12","issued":{"date-parts":[["2016"]]},"page":"1721-1729","title":"Centrifuge: Rapid and sensitive classification of metagenomic sequences","type":"article-journal","volume":"26"},"uris":["http://www.mendeley.com/documents/?uuid=0ea991f2-26e8-4130-9d78-8c6a08379916"]}],"mendeley":{"formattedCitation":"(Kim et al., 2016)","plainTextFormattedCitation":"(Kim et al., 2016)","previouslyFormattedCitation":"(Kim et al., 2016)"},"properties":{"noteIndex":0},"schema":"https://github.com/citation-style-language/schema/raw/master/csl-citation.json"}</w:instrText>
      </w:r>
      <w:r w:rsidR="00776123">
        <w:fldChar w:fldCharType="separate"/>
      </w:r>
      <w:r w:rsidR="00776123" w:rsidRPr="00776123">
        <w:rPr>
          <w:noProof/>
        </w:rPr>
        <w:t>(Kim et al., 2016)</w:t>
      </w:r>
      <w:r w:rsidR="00776123">
        <w:fldChar w:fldCharType="end"/>
      </w:r>
      <w:r w:rsidR="007F3E17">
        <w:t xml:space="preserve"> with default parameters</w:t>
      </w:r>
      <w:r w:rsidR="00776123">
        <w:t xml:space="preserve">, </w:t>
      </w:r>
      <w:r w:rsidR="007F3E17">
        <w:t xml:space="preserve">3) </w:t>
      </w:r>
      <w:proofErr w:type="spellStart"/>
      <w:r w:rsidR="007F3E17">
        <w:t>justblast</w:t>
      </w:r>
      <w:proofErr w:type="spellEnd"/>
      <w:r w:rsidR="007F3E17">
        <w:t xml:space="preserve"> </w:t>
      </w:r>
      <w:r w:rsidR="007F3E17">
        <w:fldChar w:fldCharType="begin" w:fldLock="1"/>
      </w:r>
      <w:r w:rsidR="00064413">
        <w:instrText>ADDIN CSL_CITATION {"citationItems":[{"id":"ITEM-1","itemData":{"author":[{"dropping-particle":"","family":"Hleap","given":"Jose Sergio","non-dropping-particle":"","parse-names":false,"suffix":""}],"id":"ITEM-1","issued":{"date-parts":[["0"]]},"title":"justblast","type":"article"},"uris":["http://www.mendeley.com/documents/?uuid=79abce52-75d5-4f90-a231-861eedd8de66"]}],"mendeley":{"formattedCitation":"(Hleap)","manualFormatting":"(Hleap, unpublished)","plainTextFormattedCitation":"(Hleap)","previouslyFormattedCitation":"(Hleap)"},"properties":{"noteIndex":0},"schema":"https://github.com/citation-style-language/schema/raw/master/csl-citation.json"}</w:instrText>
      </w:r>
      <w:r w:rsidR="007F3E17">
        <w:fldChar w:fldCharType="separate"/>
      </w:r>
      <w:r w:rsidR="007F3E17" w:rsidRPr="007F3E17">
        <w:rPr>
          <w:noProof/>
        </w:rPr>
        <w:t>(Hleap</w:t>
      </w:r>
      <w:r w:rsidR="007F3E17">
        <w:rPr>
          <w:noProof/>
        </w:rPr>
        <w:t>, unpublished</w:t>
      </w:r>
      <w:r w:rsidR="007F3E17" w:rsidRPr="007F3E17">
        <w:rPr>
          <w:noProof/>
        </w:rPr>
        <w:t>)</w:t>
      </w:r>
      <w:r w:rsidR="007F3E17">
        <w:fldChar w:fldCharType="end"/>
      </w:r>
      <w:r w:rsidR="007F3E17">
        <w:t xml:space="preserve">, </w:t>
      </w:r>
      <w:r w:rsidR="007F3E17" w:rsidRPr="007F3E17">
        <w:t xml:space="preserve">a program to more efficiently run </w:t>
      </w:r>
      <w:r w:rsidR="007F3E17">
        <w:t xml:space="preserve">BLAST </w:t>
      </w:r>
      <w:r w:rsidR="007F3E17">
        <w:fldChar w:fldCharType="begin" w:fldLock="1"/>
      </w:r>
      <w:r w:rsidR="007F3E17">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7F3E17">
        <w:fldChar w:fldCharType="separate"/>
      </w:r>
      <w:r w:rsidR="007F3E17" w:rsidRPr="00776123">
        <w:rPr>
          <w:noProof/>
        </w:rPr>
        <w:t>(Altschul et al., 1990)</w:t>
      </w:r>
      <w:r w:rsidR="007F3E17">
        <w:fldChar w:fldCharType="end"/>
      </w:r>
      <w:r w:rsidR="007F3E17" w:rsidRPr="007F3E17">
        <w:t xml:space="preserve"> on multicore machines</w:t>
      </w:r>
      <w:r w:rsidR="007F3E17">
        <w:t xml:space="preserve">, </w:t>
      </w:r>
      <w:r w:rsidR="00776123">
        <w:t>with an E-value cut-off of e</w:t>
      </w:r>
      <w:r w:rsidR="007F3E17">
        <w:noBreakHyphen/>
      </w:r>
      <w:r w:rsidR="00776123">
        <w:t>05</w:t>
      </w:r>
      <w:r w:rsidR="007F3E17">
        <w:t xml:space="preserve">, otherwise default parameters, </w:t>
      </w:r>
      <w:r w:rsidR="008D510C">
        <w:t xml:space="preserve">and keeping the hit with the highest </w:t>
      </w:r>
      <w:proofErr w:type="spellStart"/>
      <w:r w:rsidR="008D510C">
        <w:t>bitscore</w:t>
      </w:r>
      <w:proofErr w:type="spellEnd"/>
      <w:r w:rsidR="00776123">
        <w:t xml:space="preserve"> per sequence</w:t>
      </w:r>
      <w:r w:rsidR="008D510C">
        <w:t xml:space="preserve">, </w:t>
      </w:r>
      <w:r w:rsidR="00776123">
        <w:t xml:space="preserve">and </w:t>
      </w:r>
      <w:r w:rsidR="007F3E17">
        <w:t xml:space="preserve">4) </w:t>
      </w:r>
      <w:proofErr w:type="spellStart"/>
      <w:r w:rsidR="007F3E17">
        <w:t>justblast</w:t>
      </w:r>
      <w:proofErr w:type="spellEnd"/>
      <w:r w:rsidR="008D510C">
        <w:t xml:space="preserve"> </w:t>
      </w:r>
      <w:r w:rsidR="00776123">
        <w:t>with an E-value cut-off of e</w:t>
      </w:r>
      <w:r w:rsidR="00205CCC">
        <w:t>-</w:t>
      </w:r>
      <w:r w:rsidR="00776123">
        <w:t>05</w:t>
      </w:r>
      <w:r w:rsidR="007F3E17">
        <w:t>, otherwise default parameters,</w:t>
      </w:r>
      <w:r w:rsidR="00776123">
        <w:t xml:space="preserve"> </w:t>
      </w:r>
      <w:r w:rsidR="008D510C">
        <w:t>and filtering the hits with an in-house script</w:t>
      </w:r>
      <w:r>
        <w:t xml:space="preserve"> (</w:t>
      </w:r>
      <w:r w:rsidR="008D510C">
        <w:t>based on steps performed by the program</w:t>
      </w:r>
      <w:ins w:id="113" w:author="Christopher Hempel" w:date="2020-09-18T08:52:00Z">
        <w:r w:rsidR="00064413">
          <w:t>s</w:t>
        </w:r>
      </w:ins>
      <w:r w:rsidR="008D510C">
        <w:t xml:space="preserve">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ins w:id="114" w:author="Christopher Hempel" w:date="2020-09-18T08:48:00Z">
        <w:r w:rsidR="00064413">
          <w:t xml:space="preserve"> and BASTA </w:t>
        </w:r>
      </w:ins>
      <w:ins w:id="115" w:author="Christopher Hempel" w:date="2020-09-18T08:49:00Z">
        <w:r w:rsidR="00064413">
          <w:fldChar w:fldCharType="begin" w:fldLock="1"/>
        </w:r>
      </w:ins>
      <w:r w:rsidR="00064413">
        <w:instrText>ADDIN CSL_CITATION {"citationItems":[{"id":"ITEM-1","itemData":{"DOI":"10.1111/2041-210X.13095","ISSN":"2041210X","abstract":"Identification of the taxonomic origin of a DNA sequence is crucial for many sequencing projects, e.g. metagenomics studies, identification of contaminations in whole genome sequencing projects and filtering of organisms of interest in marker-gene based community analyses. Last common ancestor algorithms are powerful approaches to estimate the taxonomy of a given sequence and have been widely used for classification of next-generation sequencing (NGS) reads, also known as 2nd generation sequencing reads. Here, we present BASTA (https://github.com/timkahlke/BASTA), a basic sequence taxonomy annotator, which extends last common ancestor estimations from sequencing reads to any kind of nucleotide or amino acid sequence utilizing NCBI taxonomies of user-defined best hits. BASTA can be configured to use the output of many common sequence comparison tools, e.g. BLAST and Diamond, in conjunction with either provided or user-defined target sequence databases.","author":[{"dropping-particle":"","family":"Kahlke","given":"Tim","non-dropping-particle":"","parse-names":false,"suffix":""},{"dropping-particle":"","family":"Ralph","given":"Peter J.","non-dropping-particle":"","parse-names":false,"suffix":""}],"container-title":"Methods in Ecology and Evolution","id":"ITEM-1","issue":"1","issued":{"date-parts":[["2019"]]},"page":"100-103","title":"BASTA – Taxonomic classification of sequences and sequence bins using last common ancestor estimations","type":"article-journal","volume":"10"},"uris":["http://www.mendeley.com/documents/?uuid=47829673-8114-41d6-9737-c36bc9068b21"]}],"mendeley":{"formattedCitation":"(Kahlke and Ralph, 2019)","plainTextFormattedCitation":"(Kahlke and Ralph, 2019)"},"properties":{"noteIndex":0},"schema":"https://github.com/citation-style-language/schema/raw/master/csl-citation.json"}</w:instrText>
      </w:r>
      <w:r w:rsidR="00064413">
        <w:fldChar w:fldCharType="separate"/>
      </w:r>
      <w:r w:rsidR="00064413" w:rsidRPr="00064413">
        <w:rPr>
          <w:noProof/>
        </w:rPr>
        <w:t>(Kahlke and Ralph, 2019)</w:t>
      </w:r>
      <w:ins w:id="116" w:author="Christopher Hempel" w:date="2020-09-18T08:49:00Z">
        <w:r w:rsidR="00064413">
          <w:fldChar w:fldCharType="end"/>
        </w:r>
      </w:ins>
      <w:r w:rsidR="008D510C">
        <w:t xml:space="preserve">: filtering out hits below a </w:t>
      </w:r>
      <w:proofErr w:type="spellStart"/>
      <w:r w:rsidR="008D510C">
        <w:t>bitscore</w:t>
      </w:r>
      <w:proofErr w:type="spellEnd"/>
      <w:r w:rsidR="008D510C">
        <w:t xml:space="preserve"> of 155</w:t>
      </w:r>
      <w:ins w:id="117" w:author="Christopher Hempel" w:date="2020-09-18T08:56:00Z">
        <w:r w:rsidR="00064413">
          <w:t xml:space="preserve"> and an </w:t>
        </w:r>
        <w:r w:rsidR="00064413" w:rsidRPr="00064413">
          <w:t xml:space="preserve">alignment length </w:t>
        </w:r>
        <w:r w:rsidR="00064413">
          <w:t xml:space="preserve">of </w:t>
        </w:r>
        <w:r w:rsidR="00064413" w:rsidRPr="00064413">
          <w:t>100</w:t>
        </w:r>
      </w:ins>
      <w:r w:rsidR="008D510C">
        <w:t xml:space="preserve">, only keeping hits within 2% of the best </w:t>
      </w:r>
      <w:proofErr w:type="spellStart"/>
      <w:r w:rsidR="008D510C">
        <w:t>bitscore</w:t>
      </w:r>
      <w:proofErr w:type="spellEnd"/>
      <w:r w:rsidR="008D510C">
        <w:t xml:space="preserve"> of each sequence, applying a cut-off for taxonomic ranks based on </w:t>
      </w:r>
      <w:r w:rsidR="00776123">
        <w:t xml:space="preserve">BLAST </w:t>
      </w:r>
      <w:proofErr w:type="spellStart"/>
      <w:r w:rsidR="008D510C">
        <w:t>pident</w:t>
      </w:r>
      <w:proofErr w:type="spellEnd"/>
      <w:r w:rsidR="008D510C">
        <w:t xml:space="preserve"> values, and identifying the LCA of each sequence</w:t>
      </w:r>
      <w:ins w:id="118" w:author="Christopher Hempel" w:date="2020-09-18T08:57:00Z">
        <w:r w:rsidR="00064413">
          <w:t xml:space="preserve"> based on the remaining hits</w:t>
        </w:r>
      </w:ins>
      <w:r w:rsidR="008D510C">
        <w:t>)</w:t>
      </w:r>
      <w:r w:rsidR="00776123">
        <w:t>.</w:t>
      </w:r>
    </w:p>
    <w:p w14:paraId="5494EAA5" w14:textId="036C2C8D" w:rsidR="00776123" w:rsidRDefault="00776123" w:rsidP="007A090D">
      <w:pPr>
        <w:spacing w:line="360" w:lineRule="auto"/>
        <w:ind w:firstLine="720"/>
        <w:jc w:val="both"/>
      </w:pPr>
      <w:r>
        <w:lastRenderedPageBreak/>
        <w:t xml:space="preserve">To be able to compare the taxonomic </w:t>
      </w:r>
      <w:r w:rsidR="007A090D">
        <w:t>classification</w:t>
      </w:r>
      <w:r>
        <w:t xml:space="preserve"> results </w:t>
      </w:r>
      <w:r w:rsidR="007A090D">
        <w:t>based on</w:t>
      </w:r>
      <w:r>
        <w:t xml:space="preserve"> SILVA and NCBI </w:t>
      </w:r>
      <w:proofErr w:type="spellStart"/>
      <w:r>
        <w:t>nt</w:t>
      </w:r>
      <w:proofErr w:type="spellEnd"/>
      <w:r>
        <w:t xml:space="preserve">, we standardized the taxonomy by translating </w:t>
      </w:r>
      <w:r w:rsidR="00205CCC">
        <w:t xml:space="preserve">the taxonomy of </w:t>
      </w:r>
      <w:r>
        <w:t xml:space="preserve">all SILVA hits into NCBI </w:t>
      </w:r>
      <w:proofErr w:type="spellStart"/>
      <w:r>
        <w:t>staxids</w:t>
      </w:r>
      <w:proofErr w:type="spellEnd"/>
      <w:r>
        <w:t xml:space="preserve"> using an in-house script.</w:t>
      </w:r>
    </w:p>
    <w:p w14:paraId="44547772" w14:textId="1DE83BA6" w:rsidR="008D510C" w:rsidRDefault="008D510C" w:rsidP="007A090D">
      <w:pPr>
        <w:spacing w:line="360" w:lineRule="auto"/>
        <w:ind w:firstLine="720"/>
        <w:jc w:val="both"/>
      </w:pPr>
      <w:r>
        <w:t xml:space="preserve">We generated a pipeline for all combinations of steps and programs, and the full code </w:t>
      </w:r>
      <w:r w:rsidR="00776123">
        <w:t xml:space="preserve">with </w:t>
      </w:r>
      <w:r w:rsidR="00205CCC">
        <w:t xml:space="preserve">all </w:t>
      </w:r>
      <w:r w:rsidR="00776123">
        <w:t>program parameters and</w:t>
      </w:r>
      <w:r>
        <w:t xml:space="preserve"> versions</w:t>
      </w:r>
      <w:r w:rsidR="00776123">
        <w:t xml:space="preserve">, as well as the scripts for translating SILVA taxonomy to NCBI </w:t>
      </w:r>
      <w:proofErr w:type="spellStart"/>
      <w:r w:rsidR="00776123">
        <w:t>staxids</w:t>
      </w:r>
      <w:proofErr w:type="spellEnd"/>
      <w:ins w:id="119" w:author="Christopher Hempel" w:date="2020-09-18T08:59:00Z">
        <w:r w:rsidR="004A146F">
          <w:t xml:space="preserve"> and for creating SILVA BLAST and kraken2 databases</w:t>
        </w:r>
      </w:ins>
      <w:r w:rsidR="00776123">
        <w:t>,</w:t>
      </w:r>
      <w:r>
        <w:t xml:space="preserve"> </w:t>
      </w:r>
      <w:r w:rsidR="00776123">
        <w:t>are</w:t>
      </w:r>
      <w:r>
        <w:t xml:space="preserve"> available on GitHub (</w:t>
      </w:r>
      <w:r w:rsidRPr="00124D78">
        <w:rPr>
          <w:highlight w:val="yellow"/>
        </w:rPr>
        <w:t>XXX</w:t>
      </w:r>
      <w:r>
        <w:t>).</w:t>
      </w:r>
    </w:p>
    <w:p w14:paraId="2DAFC3E8" w14:textId="6823D08F" w:rsidR="007F3E17" w:rsidRDefault="008F5195" w:rsidP="00E05CD2">
      <w:pPr>
        <w:spacing w:line="360" w:lineRule="auto"/>
      </w:pPr>
      <w:r>
        <w:rPr>
          <w:noProof/>
        </w:rPr>
        <w:lastRenderedPageBreak/>
        <w:drawing>
          <wp:inline distT="0" distB="0" distL="0" distR="0" wp14:anchorId="4104DDA2" wp14:editId="7B5F3F43">
            <wp:extent cx="5943600" cy="7159625"/>
            <wp:effectExtent l="0" t="0" r="0" b="317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lot project levels_v3.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7159625"/>
                    </a:xfrm>
                    <a:prstGeom prst="rect">
                      <a:avLst/>
                    </a:prstGeom>
                  </pic:spPr>
                </pic:pic>
              </a:graphicData>
            </a:graphic>
          </wp:inline>
        </w:drawing>
      </w:r>
    </w:p>
    <w:p w14:paraId="60B65432" w14:textId="77777777" w:rsidR="007F3E17" w:rsidRDefault="007F3E17" w:rsidP="00E05CD2">
      <w:pPr>
        <w:spacing w:line="360" w:lineRule="auto"/>
      </w:pPr>
    </w:p>
    <w:p w14:paraId="46CD1229" w14:textId="36BE4051" w:rsidR="00776123" w:rsidRPr="00776123" w:rsidRDefault="00776123" w:rsidP="00E05CD2">
      <w:pPr>
        <w:spacing w:line="360" w:lineRule="auto"/>
        <w:rPr>
          <w:i/>
          <w:iCs/>
        </w:rPr>
      </w:pPr>
      <w:r w:rsidRPr="00776123">
        <w:rPr>
          <w:i/>
          <w:iCs/>
        </w:rPr>
        <w:t>Statistical evaluation</w:t>
      </w:r>
      <w:r w:rsidR="00DA0048">
        <w:rPr>
          <w:i/>
          <w:iCs/>
        </w:rPr>
        <w:t xml:space="preserve"> – by Julia Harv</w:t>
      </w:r>
      <w:r w:rsidR="000D17B1">
        <w:rPr>
          <w:i/>
          <w:iCs/>
        </w:rPr>
        <w:t>ie</w:t>
      </w:r>
    </w:p>
    <w:p w14:paraId="3A318345" w14:textId="1A896C76" w:rsidR="0045300C" w:rsidRDefault="0045300C" w:rsidP="0045300C">
      <w:pPr>
        <w:pStyle w:val="ListParagraph"/>
        <w:numPr>
          <w:ilvl w:val="0"/>
          <w:numId w:val="10"/>
        </w:numPr>
        <w:spacing w:line="360" w:lineRule="auto"/>
      </w:pPr>
      <w:commentRangeStart w:id="120"/>
      <w:r>
        <w:t xml:space="preserve">3 questions to be </w:t>
      </w:r>
      <w:r w:rsidR="00DA0048">
        <w:t>answered</w:t>
      </w:r>
    </w:p>
    <w:p w14:paraId="0E781D9E" w14:textId="7BB3B03E" w:rsidR="00DA0048" w:rsidRDefault="007C5BBC" w:rsidP="007C5BBC">
      <w:pPr>
        <w:pStyle w:val="ListParagraph"/>
        <w:numPr>
          <w:ilvl w:val="0"/>
          <w:numId w:val="10"/>
        </w:numPr>
        <w:spacing w:line="360" w:lineRule="auto"/>
      </w:pPr>
      <w:r>
        <w:lastRenderedPageBreak/>
        <w:t xml:space="preserve">Question 1: Which </w:t>
      </w:r>
      <w:r w:rsidR="00DA0048">
        <w:t>steps</w:t>
      </w:r>
      <w:r>
        <w:t xml:space="preserve"> of the pipeline have the most statistical significance in </w:t>
      </w:r>
      <w:r w:rsidR="00B20B54">
        <w:t>reproducing</w:t>
      </w:r>
      <w:r>
        <w:t xml:space="preserve"> the </w:t>
      </w:r>
      <w:r w:rsidR="00B20B54">
        <w:t>mock</w:t>
      </w:r>
      <w:r w:rsidR="00DA0048">
        <w:t xml:space="preserve"> community</w:t>
      </w:r>
      <w:r>
        <w:t xml:space="preserve"> data</w:t>
      </w:r>
      <w:r w:rsidR="00B20B54">
        <w:t xml:space="preserve"> composition</w:t>
      </w:r>
      <w:r>
        <w:t>?</w:t>
      </w:r>
      <w:commentRangeEnd w:id="120"/>
      <w:r w:rsidR="00EA77D3">
        <w:rPr>
          <w:rStyle w:val="CommentReference"/>
        </w:rPr>
        <w:commentReference w:id="120"/>
      </w:r>
    </w:p>
    <w:p w14:paraId="1F50CAF0" w14:textId="77777777" w:rsidR="00DA0048" w:rsidRDefault="007C5BBC" w:rsidP="007C5BBC">
      <w:pPr>
        <w:pStyle w:val="ListParagraph"/>
        <w:numPr>
          <w:ilvl w:val="1"/>
          <w:numId w:val="10"/>
        </w:numPr>
        <w:spacing w:line="360" w:lineRule="auto"/>
      </w:pPr>
      <w:r>
        <w:t>Can answer by building a regression model in R.</w:t>
      </w:r>
    </w:p>
    <w:p w14:paraId="45E6AF71" w14:textId="572FF173" w:rsidR="00A60820" w:rsidRDefault="007C5BBC" w:rsidP="00537F54">
      <w:pPr>
        <w:pStyle w:val="ListParagraph"/>
        <w:numPr>
          <w:ilvl w:val="1"/>
          <w:numId w:val="10"/>
        </w:numPr>
        <w:spacing w:line="360" w:lineRule="auto"/>
      </w:pPr>
      <w:r>
        <w:t>Each step</w:t>
      </w:r>
      <w:r w:rsidR="009C2C21">
        <w:t xml:space="preserve"> in the pipeline</w:t>
      </w:r>
      <w:r>
        <w:t xml:space="preserve"> would be an independent variable (x</w:t>
      </w:r>
      <w:r w:rsidRPr="00A60820">
        <w:rPr>
          <w:vertAlign w:val="subscript"/>
        </w:rPr>
        <w:t>1</w:t>
      </w:r>
      <w:r>
        <w:t>, x</w:t>
      </w:r>
      <w:r w:rsidRPr="00A60820">
        <w:rPr>
          <w:vertAlign w:val="subscript"/>
        </w:rPr>
        <w:t>2</w:t>
      </w:r>
      <w:r>
        <w:t>, x</w:t>
      </w:r>
      <w:r w:rsidRPr="00A60820">
        <w:rPr>
          <w:vertAlign w:val="subscript"/>
        </w:rPr>
        <w:t>3</w:t>
      </w:r>
      <w:r>
        <w:t>, x</w:t>
      </w:r>
      <w:r w:rsidRPr="00A60820">
        <w:rPr>
          <w:vertAlign w:val="subscript"/>
        </w:rPr>
        <w:t>4</w:t>
      </w:r>
      <w:r>
        <w:t>, x</w:t>
      </w:r>
      <w:r w:rsidRPr="00A60820">
        <w:rPr>
          <w:vertAlign w:val="subscript"/>
        </w:rPr>
        <w:t>5</w:t>
      </w:r>
      <w:r>
        <w:t xml:space="preserve">) with </w:t>
      </w:r>
      <w:r w:rsidR="00DA0048">
        <w:t>programs</w:t>
      </w:r>
      <w:r w:rsidR="009C2C21">
        <w:t xml:space="preserve"> for </w:t>
      </w:r>
      <w:r w:rsidR="00A60820">
        <w:t>each</w:t>
      </w:r>
      <w:r w:rsidR="009C2C21">
        <w:t xml:space="preserve"> step</w:t>
      </w:r>
      <w:r>
        <w:t xml:space="preserve"> coded as a dummy variable.</w:t>
      </w:r>
    </w:p>
    <w:p w14:paraId="03728944" w14:textId="77777777" w:rsidR="000D17B1" w:rsidRDefault="001D1F2D" w:rsidP="000D17B1">
      <w:pPr>
        <w:pStyle w:val="ListParagraph"/>
        <w:numPr>
          <w:ilvl w:val="2"/>
          <w:numId w:val="10"/>
        </w:numPr>
        <w:spacing w:line="360" w:lineRule="auto"/>
      </w:pPr>
      <w:r>
        <w:t>Note</w:t>
      </w:r>
      <w:commentRangeStart w:id="121"/>
      <w:r>
        <w:t xml:space="preserve">: the order of independent variables in the regression model will be important and has an impact </w:t>
      </w:r>
      <w:r w:rsidRPr="001D1F2D">
        <w:t xml:space="preserve">on the dependent variable (y). </w:t>
      </w:r>
      <w:r>
        <w:t xml:space="preserve">Therefore, we will perform a grid search to identify the optimal order of </w:t>
      </w:r>
      <w:r w:rsidRPr="000D17B1">
        <w:t>independent variables.</w:t>
      </w:r>
      <w:commentRangeEnd w:id="121"/>
      <w:r w:rsidR="00D939D7">
        <w:rPr>
          <w:rStyle w:val="CommentReference"/>
        </w:rPr>
        <w:commentReference w:id="121"/>
      </w:r>
    </w:p>
    <w:p w14:paraId="3EF11291" w14:textId="55C1B611" w:rsidR="001A4A7E" w:rsidRPr="000D17B1" w:rsidRDefault="007C5BBC" w:rsidP="000D17B1">
      <w:pPr>
        <w:pStyle w:val="ListParagraph"/>
        <w:numPr>
          <w:ilvl w:val="1"/>
          <w:numId w:val="10"/>
        </w:numPr>
        <w:spacing w:line="360" w:lineRule="auto"/>
      </w:pPr>
      <w:commentRangeStart w:id="122"/>
      <w:r w:rsidRPr="000D17B1">
        <w:t xml:space="preserve">Dependent variable (y) will be the </w:t>
      </w:r>
      <w:commentRangeStart w:id="123"/>
      <w:r w:rsidR="009C2C21" w:rsidRPr="000D17B1">
        <w:t>absolute differen</w:t>
      </w:r>
      <w:r w:rsidR="001A4A7E" w:rsidRPr="000D17B1">
        <w:t>ce</w:t>
      </w:r>
      <w:r w:rsidR="009C2C21" w:rsidRPr="000D17B1">
        <w:t xml:space="preserve"> </w:t>
      </w:r>
      <w:commentRangeEnd w:id="123"/>
      <w:r w:rsidR="00D939D7">
        <w:rPr>
          <w:rStyle w:val="CommentReference"/>
        </w:rPr>
        <w:commentReference w:id="123"/>
      </w:r>
      <w:r w:rsidR="009C2C21" w:rsidRPr="000D17B1">
        <w:t xml:space="preserve">between </w:t>
      </w:r>
      <w:r w:rsidR="00A60820" w:rsidRPr="000D17B1">
        <w:t>the expected community (</w:t>
      </w:r>
      <w:r w:rsidR="000D17B1" w:rsidRPr="000D17B1">
        <w:t>relative proportions of the mock community given in table 1</w:t>
      </w:r>
      <w:r w:rsidR="00A60820" w:rsidRPr="000D17B1">
        <w:t>)</w:t>
      </w:r>
      <w:r w:rsidR="009C2C21" w:rsidRPr="000D17B1">
        <w:t xml:space="preserve"> and</w:t>
      </w:r>
      <w:r w:rsidR="009C2C21" w:rsidRPr="001D1F2D">
        <w:t xml:space="preserve"> observed </w:t>
      </w:r>
      <w:r w:rsidR="00A60820" w:rsidRPr="001D1F2D">
        <w:t>community</w:t>
      </w:r>
      <w:r w:rsidR="009C2C21" w:rsidRPr="001D1F2D">
        <w:t xml:space="preserve"> </w:t>
      </w:r>
      <w:r w:rsidR="00A60820" w:rsidRPr="001D1F2D">
        <w:t>generated</w:t>
      </w:r>
      <w:r w:rsidR="009C2C21" w:rsidRPr="001D1F2D">
        <w:t xml:space="preserve"> by </w:t>
      </w:r>
      <w:r w:rsidR="00B20B54" w:rsidRPr="001D1F2D">
        <w:t>each</w:t>
      </w:r>
      <w:r w:rsidR="009C2C21" w:rsidRPr="001D1F2D">
        <w:t xml:space="preserve"> pipeline</w:t>
      </w:r>
      <w:r w:rsidR="00A60820" w:rsidRPr="001D1F2D">
        <w:t xml:space="preserve"> and</w:t>
      </w:r>
      <w:r w:rsidR="009C2C21" w:rsidRPr="001D1F2D">
        <w:t xml:space="preserve"> represented by the independent variables. </w:t>
      </w:r>
      <w:commentRangeEnd w:id="122"/>
      <w:r w:rsidR="00DC2A36">
        <w:rPr>
          <w:rStyle w:val="CommentReference"/>
        </w:rPr>
        <w:commentReference w:id="122"/>
      </w:r>
    </w:p>
    <w:p w14:paraId="63AB93C8" w14:textId="0B0C8A43" w:rsidR="00B20B54" w:rsidRPr="001D1F2D" w:rsidRDefault="00B20B54" w:rsidP="007C5BBC">
      <w:pPr>
        <w:pStyle w:val="ListParagraph"/>
        <w:numPr>
          <w:ilvl w:val="1"/>
          <w:numId w:val="10"/>
        </w:numPr>
        <w:spacing w:line="360" w:lineRule="auto"/>
      </w:pPr>
      <w:r w:rsidRPr="001D1F2D">
        <w:t>That way, we can identify which steps of the pipeline have a significant</w:t>
      </w:r>
      <w:r w:rsidR="000D17B1">
        <w:t xml:space="preserve"> or no significant</w:t>
      </w:r>
      <w:r w:rsidRPr="001D1F2D">
        <w:t xml:space="preserve"> impact on the results.</w:t>
      </w:r>
    </w:p>
    <w:p w14:paraId="3A0ACA18" w14:textId="7F7F115F" w:rsidR="00B20B54" w:rsidRDefault="00B20B54" w:rsidP="00B20B54">
      <w:pPr>
        <w:pStyle w:val="ListParagraph"/>
        <w:numPr>
          <w:ilvl w:val="1"/>
          <w:numId w:val="10"/>
        </w:numPr>
        <w:spacing w:line="360" w:lineRule="auto"/>
        <w:rPr>
          <w:ins w:id="124" w:author="Karl Cottenie" w:date="2020-09-10T17:17:00Z"/>
        </w:rPr>
      </w:pPr>
      <w:r>
        <w:t xml:space="preserve">Due to the </w:t>
      </w:r>
      <w:commentRangeStart w:id="125"/>
      <w:r>
        <w:t xml:space="preserve">massive number of pipelines (2000+) </w:t>
      </w:r>
      <w:commentRangeEnd w:id="125"/>
      <w:r w:rsidR="00EA77D3">
        <w:rPr>
          <w:rStyle w:val="CommentReference"/>
        </w:rPr>
        <w:commentReference w:id="125"/>
      </w:r>
      <w:r>
        <w:t xml:space="preserve">this step will also act as a filtering step. If a step in the pipeline is found to not have statistically significance in determining the community data, then it doesn’t matter statistically which program we use in that step. Therefore, a single program of that step will be selected (with good reasoning) and pipelines involving this program in that step will be kept, while pipelines that involve other programs in that step will be filtered out. </w:t>
      </w:r>
      <w:commentRangeStart w:id="126"/>
      <w:r>
        <w:t>This will reduce the number of pipelines to analyze</w:t>
      </w:r>
      <w:commentRangeEnd w:id="126"/>
      <w:r w:rsidR="00D939D7">
        <w:rPr>
          <w:rStyle w:val="CommentReference"/>
        </w:rPr>
        <w:commentReference w:id="126"/>
      </w:r>
      <w:r>
        <w:t>.</w:t>
      </w:r>
    </w:p>
    <w:p w14:paraId="48CA71F5" w14:textId="243C6493" w:rsidR="00D939D7" w:rsidRDefault="00D939D7" w:rsidP="00B20B54">
      <w:pPr>
        <w:pStyle w:val="ListParagraph"/>
        <w:numPr>
          <w:ilvl w:val="1"/>
          <w:numId w:val="10"/>
        </w:numPr>
        <w:spacing w:line="360" w:lineRule="auto"/>
      </w:pPr>
      <w:ins w:id="127" w:author="Karl Cottenie" w:date="2020-09-10T17:17:00Z">
        <w:r>
          <w:t xml:space="preserve">I am trying to envision what this analysis would look like. </w:t>
        </w:r>
      </w:ins>
      <w:ins w:id="128" w:author="Karl Cottenie" w:date="2020-09-10T17:18:00Z">
        <w:r>
          <w:t xml:space="preserve">If say the first steps do not matter and they are perfect, then the y variable would be 0 for these combinations, and </w:t>
        </w:r>
      </w:ins>
      <w:ins w:id="129" w:author="Karl Cottenie" w:date="2020-09-10T17:19:00Z">
        <w:r>
          <w:t>they would not show as significant. If there is one step that results in a bias, the values would be positive, and they would show up as signi</w:t>
        </w:r>
      </w:ins>
      <w:ins w:id="130" w:author="Karl Cottenie" w:date="2020-09-10T17:20:00Z">
        <w:r>
          <w:t xml:space="preserve">ficant. </w:t>
        </w:r>
        <w:proofErr w:type="gramStart"/>
        <w:r>
          <w:t>So</w:t>
        </w:r>
        <w:proofErr w:type="gramEnd"/>
        <w:r>
          <w:t xml:space="preserve"> the significant variables are the ones you want to exclude? How would you incorporate the variation of the three replicates into this analysis? Are you going to </w:t>
        </w:r>
      </w:ins>
      <w:ins w:id="131" w:author="Karl Cottenie" w:date="2020-09-10T17:21:00Z">
        <w:r>
          <w:t>check if for each pipeline 0 is in the</w:t>
        </w:r>
      </w:ins>
      <w:ins w:id="132" w:author="Karl Cottenie" w:date="2020-09-10T17:22:00Z">
        <w:r>
          <w:t xml:space="preserve"> confidence interval?</w:t>
        </w:r>
      </w:ins>
    </w:p>
    <w:p w14:paraId="35FF4FAA" w14:textId="77777777" w:rsidR="001A4A7E" w:rsidRDefault="001A4A7E" w:rsidP="007C5BBC">
      <w:pPr>
        <w:spacing w:line="360" w:lineRule="auto"/>
      </w:pPr>
    </w:p>
    <w:p w14:paraId="67B82D05" w14:textId="148F7D17" w:rsidR="000D46B8" w:rsidRDefault="007C5BBC" w:rsidP="000D46B8">
      <w:pPr>
        <w:pStyle w:val="ListParagraph"/>
        <w:numPr>
          <w:ilvl w:val="0"/>
          <w:numId w:val="11"/>
        </w:numPr>
        <w:spacing w:line="360" w:lineRule="auto"/>
      </w:pPr>
      <w:r>
        <w:t xml:space="preserve">Question 2: Which pipelines produce </w:t>
      </w:r>
      <w:r w:rsidR="000D46B8">
        <w:t>community composition</w:t>
      </w:r>
      <w:r>
        <w:t xml:space="preserve"> data that </w:t>
      </w:r>
      <w:r w:rsidR="000D46B8">
        <w:t>does not significantly differ from</w:t>
      </w:r>
      <w:r>
        <w:t xml:space="preserve"> the expected </w:t>
      </w:r>
      <w:r w:rsidR="000D46B8">
        <w:t>community composition, and which pipelines differ the least from the expected?</w:t>
      </w:r>
    </w:p>
    <w:p w14:paraId="672B13CA" w14:textId="77777777" w:rsidR="000D46B8" w:rsidRDefault="007C5BBC" w:rsidP="00537F54">
      <w:pPr>
        <w:pStyle w:val="ListParagraph"/>
        <w:numPr>
          <w:ilvl w:val="1"/>
          <w:numId w:val="11"/>
        </w:numPr>
        <w:spacing w:line="360" w:lineRule="auto"/>
      </w:pPr>
      <w:r>
        <w:t xml:space="preserve">Can </w:t>
      </w:r>
      <w:r w:rsidR="000D46B8">
        <w:t xml:space="preserve">be </w:t>
      </w:r>
      <w:r>
        <w:t>answer</w:t>
      </w:r>
      <w:r w:rsidR="000D46B8">
        <w:t>ed</w:t>
      </w:r>
      <w:r>
        <w:t xml:space="preserve"> using a chi squared test.</w:t>
      </w:r>
    </w:p>
    <w:p w14:paraId="3C4F081D" w14:textId="77777777" w:rsidR="000D46B8" w:rsidRDefault="007C5BBC" w:rsidP="00537F54">
      <w:pPr>
        <w:pStyle w:val="ListParagraph"/>
        <w:numPr>
          <w:ilvl w:val="1"/>
          <w:numId w:val="11"/>
        </w:numPr>
        <w:spacing w:line="360" w:lineRule="auto"/>
      </w:pPr>
      <w:r>
        <w:t xml:space="preserve">This can be done using base R functions. </w:t>
      </w:r>
      <w:commentRangeStart w:id="133"/>
      <w:r w:rsidR="009C2C21">
        <w:t>Using expected values calculated</w:t>
      </w:r>
      <w:r w:rsidR="006D7787">
        <w:t xml:space="preserve"> for question 1</w:t>
      </w:r>
      <w:r w:rsidR="009C2C21">
        <w:t>.</w:t>
      </w:r>
      <w:commentRangeEnd w:id="133"/>
      <w:r w:rsidR="00DE05ED">
        <w:rPr>
          <w:rStyle w:val="CommentReference"/>
        </w:rPr>
        <w:commentReference w:id="133"/>
      </w:r>
    </w:p>
    <w:p w14:paraId="2CA9B0B6" w14:textId="2D9F224D" w:rsidR="000D46B8" w:rsidRDefault="007C5BBC" w:rsidP="007C5BBC">
      <w:pPr>
        <w:pStyle w:val="ListParagraph"/>
        <w:numPr>
          <w:ilvl w:val="1"/>
          <w:numId w:val="11"/>
        </w:numPr>
        <w:spacing w:line="360" w:lineRule="auto"/>
      </w:pPr>
      <w:r>
        <w:t xml:space="preserve">The goal will be to identify which of the pipelines produce </w:t>
      </w:r>
      <w:r w:rsidR="000D46B8">
        <w:t xml:space="preserve">community composition data </w:t>
      </w:r>
      <w:r>
        <w:t xml:space="preserve">that does not differ significantly from the expected. Those </w:t>
      </w:r>
      <w:r w:rsidR="00E612C2">
        <w:t xml:space="preserve">indicate well-performing pipelines which </w:t>
      </w:r>
      <w:r>
        <w:t>will be analysed further in the next step.</w:t>
      </w:r>
      <w:r w:rsidR="000D46B8">
        <w:t xml:space="preserve"> </w:t>
      </w:r>
      <w:commentRangeStart w:id="134"/>
      <w:r w:rsidR="000D46B8">
        <w:t>We can also calculate which pipeline(s) differ the least from the expected community composition, indicating the best performing pipeline(s) based on chi squared tests.</w:t>
      </w:r>
      <w:commentRangeEnd w:id="134"/>
      <w:r w:rsidR="00DE05ED">
        <w:rPr>
          <w:rStyle w:val="CommentReference"/>
        </w:rPr>
        <w:commentReference w:id="134"/>
      </w:r>
    </w:p>
    <w:p w14:paraId="506EC96C" w14:textId="2DA61DC3" w:rsidR="006D7787" w:rsidRDefault="006D7787" w:rsidP="007C5BBC">
      <w:pPr>
        <w:pStyle w:val="ListParagraph"/>
        <w:numPr>
          <w:ilvl w:val="1"/>
          <w:numId w:val="11"/>
        </w:numPr>
        <w:spacing w:line="360" w:lineRule="auto"/>
      </w:pPr>
      <w:r>
        <w:t xml:space="preserve">This will also act as an additional filtering step – if we see that </w:t>
      </w:r>
      <w:r w:rsidR="000D46B8">
        <w:t xml:space="preserve">all pipelines involving a specific program differ significantly from the expected, we can exclude that program and therefore all pipelines involving that program from further analysis steps. Or, we can set a threshold and exclude all pipelines whose p value is </w:t>
      </w:r>
      <w:r w:rsidR="00E612C2">
        <w:t>below</w:t>
      </w:r>
      <w:r w:rsidR="000D46B8">
        <w:t xml:space="preserve"> that threshold from further analysis </w:t>
      </w:r>
      <w:r w:rsidR="000D46B8" w:rsidRPr="00E612C2">
        <w:rPr>
          <w:highlight w:val="yellow"/>
        </w:rPr>
        <w:t xml:space="preserve">(note: need to double check that with Sally/Karl: </w:t>
      </w:r>
      <w:r w:rsidR="00E612C2" w:rsidRPr="00E612C2">
        <w:rPr>
          <w:highlight w:val="yellow"/>
        </w:rPr>
        <w:t>is it statistically valid to exclude all pipelines that differ from the expected community composition with a p value ≤ x where x could be much higher than 0.05?</w:t>
      </w:r>
      <w:r w:rsidR="00D172B3">
        <w:rPr>
          <w:highlight w:val="yellow"/>
        </w:rPr>
        <w:t xml:space="preserve"> If we set </w:t>
      </w:r>
      <w:proofErr w:type="spellStart"/>
      <w:r w:rsidR="00D172B3">
        <w:rPr>
          <w:highlight w:val="yellow"/>
        </w:rPr>
        <w:t>p</w:t>
      </w:r>
      <w:proofErr w:type="spellEnd"/>
      <w:r w:rsidR="00D172B3">
        <w:rPr>
          <w:highlight w:val="yellow"/>
        </w:rPr>
        <w:t xml:space="preserve"> to 0.5, only keeping pipelines that don’t differ significantly from the mock community with a chance of 50%, would that be a valid approach?</w:t>
      </w:r>
      <w:r w:rsidR="00E612C2" w:rsidRPr="00E612C2">
        <w:rPr>
          <w:highlight w:val="yellow"/>
        </w:rPr>
        <w:t>)</w:t>
      </w:r>
    </w:p>
    <w:p w14:paraId="4C2F5A76" w14:textId="77777777" w:rsidR="007C5BBC" w:rsidRDefault="007C5BBC" w:rsidP="007C5BBC">
      <w:pPr>
        <w:spacing w:line="360" w:lineRule="auto"/>
      </w:pPr>
    </w:p>
    <w:p w14:paraId="536E693F" w14:textId="3EC9FF5C" w:rsidR="00E612C2" w:rsidRDefault="007C5BBC" w:rsidP="00537F54">
      <w:pPr>
        <w:pStyle w:val="ListParagraph"/>
        <w:numPr>
          <w:ilvl w:val="0"/>
          <w:numId w:val="11"/>
        </w:numPr>
        <w:spacing w:line="360" w:lineRule="auto"/>
      </w:pPr>
      <w:r>
        <w:t xml:space="preserve">Question 3: </w:t>
      </w:r>
      <w:commentRangeStart w:id="135"/>
      <w:r>
        <w:t>Do</w:t>
      </w:r>
      <w:r w:rsidR="009C2C21">
        <w:t xml:space="preserve"> the </w:t>
      </w:r>
      <w:r w:rsidR="00E612C2">
        <w:t>community compositions</w:t>
      </w:r>
      <w:r w:rsidR="009C2C21">
        <w:t xml:space="preserve"> produced by </w:t>
      </w:r>
      <w:r w:rsidR="00E612C2">
        <w:t>well-performing</w:t>
      </w:r>
      <w:r w:rsidR="009C2C21">
        <w:t xml:space="preserve"> pipelines </w:t>
      </w:r>
      <w:r>
        <w:t>differ in a statistically significant way</w:t>
      </w:r>
      <w:r w:rsidR="00B20B54">
        <w:t xml:space="preserve"> from another</w:t>
      </w:r>
      <w:r>
        <w:t>?</w:t>
      </w:r>
      <w:commentRangeEnd w:id="135"/>
      <w:r w:rsidR="00DE05ED">
        <w:rPr>
          <w:rStyle w:val="CommentReference"/>
        </w:rPr>
        <w:commentReference w:id="135"/>
      </w:r>
    </w:p>
    <w:p w14:paraId="25B6C1A2" w14:textId="655949A3" w:rsidR="00B20B54" w:rsidRDefault="007C5BBC" w:rsidP="007C5BBC">
      <w:pPr>
        <w:pStyle w:val="ListParagraph"/>
        <w:numPr>
          <w:ilvl w:val="1"/>
          <w:numId w:val="11"/>
        </w:numPr>
        <w:spacing w:line="360" w:lineRule="auto"/>
      </w:pPr>
      <w:r>
        <w:t xml:space="preserve">Even though all pipelines being </w:t>
      </w:r>
      <w:r w:rsidR="001D1F2D">
        <w:t xml:space="preserve">kept to this step of the analysis </w:t>
      </w:r>
      <w:r>
        <w:t>have observed values that do not differ significantly</w:t>
      </w:r>
      <w:r w:rsidR="00E612C2">
        <w:t xml:space="preserve"> [or below </w:t>
      </w:r>
      <w:r w:rsidR="00B20B54">
        <w:t xml:space="preserve">the set threshold for p] </w:t>
      </w:r>
      <w:r>
        <w:t>from the expected</w:t>
      </w:r>
      <w:r w:rsidR="009C2C21">
        <w:t xml:space="preserve"> </w:t>
      </w:r>
      <w:r w:rsidR="00B20B54">
        <w:t>community composition</w:t>
      </w:r>
      <w:r>
        <w:t xml:space="preserve">, </w:t>
      </w:r>
      <w:r w:rsidR="00E612C2">
        <w:t xml:space="preserve">we </w:t>
      </w:r>
      <w:r>
        <w:t xml:space="preserve">should still check if their means are equal. </w:t>
      </w:r>
    </w:p>
    <w:p w14:paraId="24FE775C" w14:textId="77777777" w:rsidR="00B20B54" w:rsidRDefault="007C5BBC" w:rsidP="007C5BBC">
      <w:pPr>
        <w:pStyle w:val="ListParagraph"/>
        <w:numPr>
          <w:ilvl w:val="1"/>
          <w:numId w:val="11"/>
        </w:numPr>
        <w:spacing w:line="360" w:lineRule="auto"/>
      </w:pPr>
      <w:r>
        <w:lastRenderedPageBreak/>
        <w:t xml:space="preserve">Can check using an ANOVA test. Then follow up with a Tukey HSD test if means indeed are not equal. </w:t>
      </w:r>
    </w:p>
    <w:p w14:paraId="3FC25C06" w14:textId="77777777" w:rsidR="00B20B54" w:rsidRDefault="007C5BBC" w:rsidP="007C5BBC">
      <w:pPr>
        <w:pStyle w:val="ListParagraph"/>
        <w:numPr>
          <w:ilvl w:val="1"/>
          <w:numId w:val="11"/>
        </w:numPr>
        <w:spacing w:line="360" w:lineRule="auto"/>
      </w:pPr>
      <w:r>
        <w:t xml:space="preserve">For F test </w:t>
      </w:r>
      <w:r w:rsidR="00B20B54">
        <w:t xml:space="preserve">we </w:t>
      </w:r>
      <w:r>
        <w:t>need:</w:t>
      </w:r>
    </w:p>
    <w:p w14:paraId="0F0DE850" w14:textId="4D1324CB" w:rsidR="00B20B54" w:rsidRDefault="007C5BBC" w:rsidP="007C5BBC">
      <w:pPr>
        <w:pStyle w:val="ListParagraph"/>
        <w:numPr>
          <w:ilvl w:val="2"/>
          <w:numId w:val="11"/>
        </w:numPr>
        <w:spacing w:line="360" w:lineRule="auto"/>
      </w:pPr>
      <w:r>
        <w:t>Means – provided by taking the mean of the three replicat</w:t>
      </w:r>
      <w:r w:rsidR="00B20B54">
        <w:t>es</w:t>
      </w:r>
    </w:p>
    <w:p w14:paraId="2949403E" w14:textId="77777777" w:rsidR="00B20B54" w:rsidRDefault="00B20B54" w:rsidP="007C5BBC">
      <w:pPr>
        <w:pStyle w:val="ListParagraph"/>
        <w:numPr>
          <w:ilvl w:val="2"/>
          <w:numId w:val="11"/>
        </w:numPr>
        <w:spacing w:line="360" w:lineRule="auto"/>
      </w:pPr>
      <w:r>
        <w:t>Compositions</w:t>
      </w:r>
      <w:r w:rsidR="007C5BBC">
        <w:t xml:space="preserve"> to compare – provided by the different pipelines</w:t>
      </w:r>
    </w:p>
    <w:p w14:paraId="78E42045" w14:textId="72691FD1" w:rsidR="007C5BBC" w:rsidRDefault="007C5BBC" w:rsidP="00B20B54">
      <w:pPr>
        <w:pStyle w:val="ListParagraph"/>
        <w:numPr>
          <w:ilvl w:val="1"/>
          <w:numId w:val="11"/>
        </w:numPr>
        <w:spacing w:line="360" w:lineRule="auto"/>
      </w:pPr>
      <w:r>
        <w:t>Both these tests can be performed in R using base functions</w:t>
      </w:r>
      <w:r w:rsidR="009C2C21">
        <w:t>.</w:t>
      </w:r>
    </w:p>
    <w:p w14:paraId="45F677D5" w14:textId="4BA2F6FA" w:rsidR="00CE1506" w:rsidRDefault="00CE1506" w:rsidP="00B20B54">
      <w:pPr>
        <w:pStyle w:val="ListParagraph"/>
        <w:numPr>
          <w:ilvl w:val="1"/>
          <w:numId w:val="11"/>
        </w:numPr>
        <w:spacing w:line="360" w:lineRule="auto"/>
      </w:pPr>
      <w:r>
        <w:t>We can also run a PCA to see if data from certain pipelines cluster.</w:t>
      </w:r>
    </w:p>
    <w:p w14:paraId="1FE8DFB9" w14:textId="77777777" w:rsidR="009C2C21" w:rsidRDefault="009C2C21" w:rsidP="007C5BBC">
      <w:pPr>
        <w:spacing w:line="360" w:lineRule="auto"/>
      </w:pPr>
    </w:p>
    <w:p w14:paraId="62B6EE20" w14:textId="7A49B7A4" w:rsidR="007C5BBC" w:rsidRDefault="007C5BBC" w:rsidP="00B20B54">
      <w:pPr>
        <w:pStyle w:val="ListParagraph"/>
        <w:numPr>
          <w:ilvl w:val="0"/>
          <w:numId w:val="12"/>
        </w:numPr>
        <w:spacing w:line="360" w:lineRule="auto"/>
      </w:pPr>
      <w:r>
        <w:t xml:space="preserve">Question 4: </w:t>
      </w:r>
      <w:r w:rsidR="001D1F2D">
        <w:t>If we run the pipelines on a different (environmental) community without known expected composition</w:t>
      </w:r>
      <w:r w:rsidR="00CE1506">
        <w:t>, a</w:t>
      </w:r>
      <w:r>
        <w:t>re the same relationships</w:t>
      </w:r>
      <w:r w:rsidR="00CE1506">
        <w:t xml:space="preserve"> among pipelines</w:t>
      </w:r>
      <w:r>
        <w:t xml:space="preserve"> observed </w:t>
      </w:r>
      <w:r w:rsidR="00CE1506">
        <w:t>as for the mock community</w:t>
      </w:r>
      <w:r>
        <w:t>?</w:t>
      </w:r>
    </w:p>
    <w:p w14:paraId="78335987" w14:textId="77777777" w:rsidR="00CE1506" w:rsidRDefault="00CE1506" w:rsidP="007C5BBC">
      <w:pPr>
        <w:pStyle w:val="ListParagraph"/>
        <w:numPr>
          <w:ilvl w:val="1"/>
          <w:numId w:val="12"/>
        </w:numPr>
        <w:spacing w:line="360" w:lineRule="auto"/>
      </w:pPr>
      <w:r>
        <w:t>First approach:</w:t>
      </w:r>
    </w:p>
    <w:p w14:paraId="32AE7BB4" w14:textId="0DA63C22" w:rsidR="00CE1506" w:rsidRDefault="00CE1506" w:rsidP="00CE1506">
      <w:pPr>
        <w:pStyle w:val="ListParagraph"/>
        <w:numPr>
          <w:ilvl w:val="2"/>
          <w:numId w:val="12"/>
        </w:numPr>
        <w:spacing w:line="360" w:lineRule="auto"/>
      </w:pPr>
      <w:commentRangeStart w:id="136"/>
      <w:r>
        <w:t>C</w:t>
      </w:r>
      <w:r w:rsidR="007C5BBC">
        <w:t xml:space="preserve">ompare ANOVA/Tukey results from previous analysis to ANOVA/Tukey results produced using same pipelines run on the fish tank samples. </w:t>
      </w:r>
      <w:commentRangeEnd w:id="136"/>
      <w:r w:rsidR="00DE05ED">
        <w:rPr>
          <w:rStyle w:val="CommentReference"/>
        </w:rPr>
        <w:commentReference w:id="136"/>
      </w:r>
    </w:p>
    <w:p w14:paraId="3A2080AB" w14:textId="2E2C0CFC" w:rsidR="007C5BBC" w:rsidRDefault="007C5BBC" w:rsidP="00CE1506">
      <w:pPr>
        <w:pStyle w:val="ListParagraph"/>
        <w:numPr>
          <w:ilvl w:val="2"/>
          <w:numId w:val="12"/>
        </w:numPr>
        <w:spacing w:line="360" w:lineRule="auto"/>
      </w:pPr>
      <w:r>
        <w:t xml:space="preserve">The </w:t>
      </w:r>
      <w:r w:rsidR="00CE1506">
        <w:t>assumption</w:t>
      </w:r>
      <w:r>
        <w:t xml:space="preserve"> is that any differences between the pipelines</w:t>
      </w:r>
      <w:r w:rsidR="00CE1506">
        <w:t>’</w:t>
      </w:r>
      <w:r>
        <w:t xml:space="preserve"> outputs observed in the mock community will exists regardless of what sample is inputted</w:t>
      </w:r>
      <w:r w:rsidR="00CE1506">
        <w:t>, so also for the fish tank samples</w:t>
      </w:r>
      <w:commentRangeStart w:id="137"/>
      <w:r>
        <w:t xml:space="preserve">. </w:t>
      </w:r>
      <w:r w:rsidR="00CE1506">
        <w:t>Example: i</w:t>
      </w:r>
      <w:r>
        <w:t xml:space="preserve">f the means of pipeline 4 and pipeline 8 differ significantly when used on mock community samples, </w:t>
      </w:r>
      <w:r w:rsidR="00CE1506">
        <w:t>their means</w:t>
      </w:r>
      <w:r>
        <w:t xml:space="preserve"> should also </w:t>
      </w:r>
      <w:commentRangeEnd w:id="137"/>
      <w:r w:rsidR="00DE05ED">
        <w:rPr>
          <w:rStyle w:val="CommentReference"/>
        </w:rPr>
        <w:commentReference w:id="137"/>
      </w:r>
      <w:r>
        <w:t>differ significantly</w:t>
      </w:r>
      <w:r w:rsidR="00CE1506">
        <w:t xml:space="preserve"> when run on fish tank samples.</w:t>
      </w:r>
    </w:p>
    <w:p w14:paraId="69FA01C0" w14:textId="77777777" w:rsidR="00CE1506" w:rsidRDefault="00CE1506" w:rsidP="007C5BBC">
      <w:pPr>
        <w:pStyle w:val="ListParagraph"/>
        <w:numPr>
          <w:ilvl w:val="1"/>
          <w:numId w:val="12"/>
        </w:numPr>
        <w:spacing w:line="360" w:lineRule="auto"/>
      </w:pPr>
      <w:r>
        <w:t>Second approach:</w:t>
      </w:r>
    </w:p>
    <w:p w14:paraId="564459AF" w14:textId="77777777" w:rsidR="00CE1506" w:rsidRDefault="00CE1506" w:rsidP="007C5BBC">
      <w:pPr>
        <w:pStyle w:val="ListParagraph"/>
        <w:numPr>
          <w:ilvl w:val="2"/>
          <w:numId w:val="12"/>
        </w:numPr>
        <w:spacing w:line="360" w:lineRule="auto"/>
      </w:pPr>
      <w:r>
        <w:t>Perform a PCA using data from fish tank samples (same pipelines as for mock community), compare the PCA clustering to the PCA clustering of the mock community</w:t>
      </w:r>
    </w:p>
    <w:p w14:paraId="5A9E7CE3" w14:textId="593D3F04" w:rsidR="00776123" w:rsidRDefault="00CE1506" w:rsidP="007C5BBC">
      <w:pPr>
        <w:pStyle w:val="ListParagraph"/>
        <w:numPr>
          <w:ilvl w:val="2"/>
          <w:numId w:val="12"/>
        </w:numPr>
        <w:spacing w:line="360" w:lineRule="auto"/>
      </w:pPr>
      <w:r>
        <w:t>Assumption</w:t>
      </w:r>
      <w:r w:rsidR="007C5BBC">
        <w:t xml:space="preserve"> is </w:t>
      </w:r>
      <w:r>
        <w:t xml:space="preserve">that </w:t>
      </w:r>
      <w:r w:rsidR="007C5BBC">
        <w:t xml:space="preserve">the same clustering pattern </w:t>
      </w:r>
      <w:r>
        <w:t>are</w:t>
      </w:r>
      <w:r w:rsidR="007C5BBC">
        <w:t xml:space="preserve"> observed regardless of where the sample came from.</w:t>
      </w:r>
    </w:p>
    <w:p w14:paraId="72B42603" w14:textId="4F83CB81" w:rsidR="00EC6348" w:rsidRDefault="00EC6348" w:rsidP="00E05CD2">
      <w:pPr>
        <w:spacing w:line="360" w:lineRule="auto"/>
      </w:pPr>
    </w:p>
    <w:p w14:paraId="3A09FE80" w14:textId="1B65AD2A" w:rsidR="00BC3432" w:rsidRDefault="00BC3432" w:rsidP="00E05CD2">
      <w:pPr>
        <w:spacing w:line="360" w:lineRule="auto"/>
      </w:pPr>
    </w:p>
    <w:p w14:paraId="3AEA54E3" w14:textId="7E4B10DF" w:rsidR="003124FC" w:rsidRDefault="003124FC" w:rsidP="007F3E17">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1512D97C" w14:textId="77777777" w:rsidR="007F3E17" w:rsidRDefault="005F7CE5" w:rsidP="005F7CE5">
      <w:r>
        <w:t xml:space="preserve">Absolute abundance </w:t>
      </w:r>
      <w:r>
        <w:sym w:font="Wingdings" w:char="F0E0"/>
      </w:r>
      <w:r>
        <w:t xml:space="preserve"> calculate cell counts in gold standard and in outcomes</w:t>
      </w:r>
    </w:p>
    <w:p w14:paraId="795FF621" w14:textId="77777777" w:rsidR="007F3E17" w:rsidRDefault="007F3E17" w:rsidP="005F7CE5"/>
    <w:p w14:paraId="0C6D2D96" w14:textId="4F36F2F0" w:rsidR="007F3E17" w:rsidRDefault="007F3E17" w:rsidP="005F7CE5">
      <w:r>
        <w:t>Supplemental results:</w:t>
      </w:r>
    </w:p>
    <w:p w14:paraId="0A12BF87" w14:textId="22A80AFF" w:rsidR="007F3E17" w:rsidRDefault="007F3E17" w:rsidP="00F97E08">
      <w:pPr>
        <w:pStyle w:val="ListParagraph"/>
        <w:numPr>
          <w:ilvl w:val="0"/>
          <w:numId w:val="9"/>
        </w:numPr>
      </w:pPr>
      <w:r>
        <w:t>Read numbers</w:t>
      </w:r>
    </w:p>
    <w:p w14:paraId="771FE524" w14:textId="279627C8" w:rsidR="007F3E17" w:rsidRDefault="007F3E17" w:rsidP="005F7CE5"/>
    <w:p w14:paraId="4680DB41" w14:textId="77777777" w:rsidR="007F3E17" w:rsidRDefault="007F3E17" w:rsidP="005F7CE5"/>
    <w:p w14:paraId="157E4CF7" w14:textId="77777777" w:rsidR="00124D78" w:rsidRDefault="00124D78" w:rsidP="00124D78"/>
    <w:p w14:paraId="33DFE9BB" w14:textId="465066A3" w:rsidR="007F3E17" w:rsidRDefault="007F3E17" w:rsidP="00F97E08">
      <w:pPr>
        <w:pStyle w:val="ListParagraph"/>
        <w:numPr>
          <w:ilvl w:val="0"/>
          <w:numId w:val="9"/>
        </w:numPr>
      </w:pPr>
      <w:r>
        <w:t>Scaffold numbers and N50 values</w:t>
      </w:r>
    </w:p>
    <w:p w14:paraId="08E79A26" w14:textId="06C27005" w:rsidR="00776123" w:rsidRDefault="007F3E17" w:rsidP="005F7CE5">
      <w:r>
        <w:t>R bubble plot, x axis samples, y axis</w:t>
      </w:r>
      <w:r w:rsidRPr="007F3E17">
        <w:t xml:space="preserve"> </w:t>
      </w:r>
      <w:r>
        <w:t>assemblers, bubble size scaffold numbers, display N50 value</w:t>
      </w:r>
      <w:r w:rsidR="00776123">
        <w:br w:type="page"/>
      </w:r>
    </w:p>
    <w:p w14:paraId="714DC8C3" w14:textId="5DB52209"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840794D" w:rsidR="004F3EB3" w:rsidRDefault="004F3EB3" w:rsidP="00E05CD2">
      <w:pPr>
        <w:spacing w:line="360" w:lineRule="auto"/>
        <w:jc w:val="both"/>
      </w:pPr>
      <w:r>
        <w:t>Role of mRNA-Seq for taxonomic profiling</w:t>
      </w:r>
      <w:r w:rsidR="00DC1691">
        <w:t>?</w:t>
      </w:r>
      <w:r>
        <w:t xml:space="preserve"> (need to find REFS)</w:t>
      </w:r>
    </w:p>
    <w:p w14:paraId="5312DF25" w14:textId="77777777" w:rsidR="006E6787" w:rsidRDefault="006E6787" w:rsidP="00E05CD2">
      <w:pPr>
        <w:spacing w:line="360" w:lineRule="auto"/>
        <w:ind w:firstLine="720"/>
        <w:jc w:val="both"/>
        <w:rPr>
          <w:ins w:id="138"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139" w:author="Christopher Hempel" w:date="2020-06-11T14:02:00Z"/>
          <w:rFonts w:ascii="Calibri" w:hAnsi="Calibri" w:cs="Calibri"/>
          <w:color w:val="000000" w:themeColor="text1"/>
        </w:rPr>
      </w:pPr>
      <w:commentRangeStart w:id="140"/>
      <w:ins w:id="141"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w:t>
        </w:r>
        <w:r>
          <w:rPr>
            <w:rFonts w:ascii="Calibri" w:hAnsi="Calibri" w:cs="Calibri"/>
            <w:color w:val="000000" w:themeColor="text1"/>
          </w:rPr>
          <w:lastRenderedPageBreak/>
          <w:t xml:space="preserve">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140"/>
        <w:r>
          <w:rPr>
            <w:rStyle w:val="CommentReference"/>
          </w:rPr>
          <w:commentReference w:id="140"/>
        </w:r>
      </w:ins>
    </w:p>
    <w:p w14:paraId="04381090" w14:textId="77777777" w:rsidR="001550E0" w:rsidRDefault="001550E0" w:rsidP="00E05CD2">
      <w:pPr>
        <w:spacing w:line="360" w:lineRule="auto"/>
        <w:ind w:firstLine="720"/>
        <w:jc w:val="both"/>
        <w:rPr>
          <w:ins w:id="142"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143"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144"/>
        <w:proofErr w:type="spellStart"/>
        <w:r w:rsidRPr="00EB444C">
          <w:rPr>
            <w:rFonts w:ascii="Calibri" w:hAnsi="Calibri" w:cs="Calibri"/>
            <w:color w:val="000000" w:themeColor="text1"/>
          </w:rPr>
          <w:t>HiSeq</w:t>
        </w:r>
        <w:commentRangeEnd w:id="144"/>
        <w:proofErr w:type="spellEnd"/>
        <w:r>
          <w:rPr>
            <w:rStyle w:val="CommentReference"/>
          </w:rPr>
          <w:commentReference w:id="144"/>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145"/>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145"/>
        <w:r>
          <w:rPr>
            <w:rStyle w:val="CommentReference"/>
          </w:rPr>
          <w:commentReference w:id="145"/>
        </w:r>
      </w:ins>
    </w:p>
    <w:p w14:paraId="1B32F8B1" w14:textId="77777777" w:rsidR="00E97D19" w:rsidRDefault="00E97D19" w:rsidP="00E05CD2">
      <w:pPr>
        <w:spacing w:line="360" w:lineRule="auto"/>
      </w:pPr>
    </w:p>
    <w:p w14:paraId="033CCAA8" w14:textId="7F0AB8D7" w:rsidR="003A1E4D" w:rsidRPr="00E97D19" w:rsidRDefault="00E97D19" w:rsidP="00E05CD2">
      <w:pPr>
        <w:spacing w:line="360" w:lineRule="auto"/>
        <w:ind w:firstLine="720"/>
        <w:jc w:val="both"/>
        <w:rPr>
          <w:rFonts w:ascii="Calibri" w:hAnsi="Calibri" w:cs="Calibri"/>
          <w:color w:val="000000" w:themeColor="text1"/>
        </w:rPr>
      </w:pPr>
      <w:commentRangeStart w:id="146"/>
      <w:commentRangeStart w:id="147"/>
      <w:ins w:id="148" w:author="Christopher Hempel" w:date="2020-06-11T23:10:00Z">
        <w:r w:rsidRPr="00E97D19">
          <w:rPr>
            <w:rFonts w:ascii="Calibri" w:hAnsi="Calibri" w:cs="Calibri"/>
            <w:color w:val="000000" w:themeColor="text1"/>
          </w:rPr>
          <w:t>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fish tank sample using different bioinformatic pipelines.</w:t>
        </w:r>
        <w:commentRangeEnd w:id="146"/>
        <w:r w:rsidRPr="00E97D19">
          <w:rPr>
            <w:rFonts w:ascii="Calibri" w:hAnsi="Calibri" w:cs="Calibri"/>
            <w:color w:val="000000" w:themeColor="text1"/>
          </w:rPr>
          <w:commentReference w:id="146"/>
        </w:r>
        <w:commentRangeEnd w:id="147"/>
        <w:r w:rsidRPr="00E97D19">
          <w:rPr>
            <w:rFonts w:ascii="Calibri" w:hAnsi="Calibri" w:cs="Calibri"/>
            <w:color w:val="000000" w:themeColor="text1"/>
          </w:rPr>
          <w:commentReference w:id="147"/>
        </w:r>
      </w:ins>
      <w:r w:rsidR="003A1E4D" w:rsidRPr="00E97D19">
        <w:rPr>
          <w:rFonts w:ascii="Calibri" w:hAnsi="Calibri" w:cs="Calibri"/>
          <w:color w:val="000000" w:themeColor="text1"/>
        </w:rPr>
        <w:br w:type="page"/>
      </w:r>
    </w:p>
    <w:p w14:paraId="6234CCD6" w14:textId="77777777" w:rsidR="005C06A1" w:rsidRDefault="005C06A1" w:rsidP="005F161E">
      <w:pPr>
        <w:pStyle w:val="Heading1"/>
      </w:pPr>
      <w:r>
        <w:lastRenderedPageBreak/>
        <w:t>Acknowledgements</w:t>
      </w:r>
    </w:p>
    <w:p w14:paraId="1F86F449" w14:textId="38FB90D1" w:rsidR="005C06A1" w:rsidRDefault="005C06A1">
      <w:pPr>
        <w:rPr>
          <w:rFonts w:asciiTheme="majorHAnsi" w:eastAsiaTheme="majorEastAsia" w:hAnsiTheme="majorHAnsi" w:cstheme="majorBidi"/>
          <w:color w:val="2F5496" w:themeColor="accent1" w:themeShade="BF"/>
          <w:sz w:val="32"/>
          <w:szCs w:val="32"/>
        </w:rPr>
      </w:pPr>
      <w:r>
        <w:t xml:space="preserve">Sarah </w:t>
      </w:r>
      <w:proofErr w:type="spellStart"/>
      <w:r>
        <w:t>Adamowicz</w:t>
      </w:r>
      <w:proofErr w:type="spellEnd"/>
      <w:r>
        <w:t xml:space="preserve">, Karl </w:t>
      </w:r>
      <w:proofErr w:type="spellStart"/>
      <w:r>
        <w:t>Cottenie</w:t>
      </w:r>
      <w:proofErr w:type="spellEnd"/>
      <w:r>
        <w:t>, Nicole Ricker</w:t>
      </w:r>
      <w:r>
        <w:br w:type="page"/>
      </w:r>
    </w:p>
    <w:p w14:paraId="08E30B81" w14:textId="6E6122F5" w:rsidR="001B2FBE" w:rsidRDefault="001B2FBE" w:rsidP="001B2FBE">
      <w:pPr>
        <w:pStyle w:val="Heading1"/>
      </w:pPr>
      <w:r>
        <w:lastRenderedPageBreak/>
        <w:t>References</w:t>
      </w:r>
    </w:p>
    <w:p w14:paraId="56E96DC6" w14:textId="3B5862FB" w:rsidR="00064413" w:rsidRPr="00064413" w:rsidRDefault="003A1E4D" w:rsidP="00064413">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064413" w:rsidRPr="00064413">
        <w:rPr>
          <w:rFonts w:ascii="Calibri" w:hAnsi="Calibri" w:cs="Calibri"/>
          <w:noProof/>
          <w:lang w:val="en-US"/>
        </w:rPr>
        <w:t xml:space="preserve">Agarwala, R., Barrett, T., Beck, J., Benson, D. A., Bollin, C., Bolton, E., et al. (2016). Database resources of the National Center for Biotechnology Information. </w:t>
      </w:r>
      <w:r w:rsidR="00064413" w:rsidRPr="00064413">
        <w:rPr>
          <w:rFonts w:ascii="Calibri" w:hAnsi="Calibri" w:cs="Calibri"/>
          <w:i/>
          <w:iCs/>
          <w:noProof/>
          <w:lang w:val="en-US"/>
        </w:rPr>
        <w:t>Nucleic Acids Res.</w:t>
      </w:r>
      <w:r w:rsidR="00064413" w:rsidRPr="00064413">
        <w:rPr>
          <w:rFonts w:ascii="Calibri" w:hAnsi="Calibri" w:cs="Calibri"/>
          <w:noProof/>
          <w:lang w:val="en-US"/>
        </w:rPr>
        <w:t xml:space="preserve"> 44, D7–D19. doi:10.1093/nar/gkv1290.</w:t>
      </w:r>
    </w:p>
    <w:p w14:paraId="5425161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Alberdi, A., Aizpurua, O., Gilbert, M. T. P., and Bohmann, K. (2018). Scrutinizing key steps for reliable metabarcoding of environmental samples. </w:t>
      </w:r>
      <w:r w:rsidRPr="00064413">
        <w:rPr>
          <w:rFonts w:ascii="Calibri" w:hAnsi="Calibri" w:cs="Calibri"/>
          <w:i/>
          <w:iCs/>
          <w:noProof/>
          <w:lang w:val="en-US"/>
        </w:rPr>
        <w:t>Methods Ecol. Evol.</w:t>
      </w:r>
      <w:r w:rsidRPr="00064413">
        <w:rPr>
          <w:rFonts w:ascii="Calibri" w:hAnsi="Calibri" w:cs="Calibri"/>
          <w:noProof/>
          <w:lang w:val="en-US"/>
        </w:rPr>
        <w:t xml:space="preserve"> 9, 134–147. doi:10.1111/2041-210X.12849.</w:t>
      </w:r>
    </w:p>
    <w:p w14:paraId="2DCCCC3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Altschul,  stephen F., Gish, W., Miller, W., Myers, E. W., and Lipman, D. J. (1990). Basic Local Alignment Search Tool. </w:t>
      </w:r>
      <w:r w:rsidRPr="00064413">
        <w:rPr>
          <w:rFonts w:ascii="Calibri" w:hAnsi="Calibri" w:cs="Calibri"/>
          <w:i/>
          <w:iCs/>
          <w:noProof/>
          <w:lang w:val="en-US"/>
        </w:rPr>
        <w:t>J. Mol. Biol.</w:t>
      </w:r>
      <w:r w:rsidRPr="00064413">
        <w:rPr>
          <w:rFonts w:ascii="Calibri" w:hAnsi="Calibri" w:cs="Calibri"/>
          <w:noProof/>
          <w:lang w:val="en-US"/>
        </w:rPr>
        <w:t xml:space="preserve"> 215, 403–410.</w:t>
      </w:r>
    </w:p>
    <w:p w14:paraId="24C42B3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064413">
        <w:rPr>
          <w:rFonts w:ascii="Calibri" w:hAnsi="Calibri" w:cs="Calibri"/>
          <w:i/>
          <w:iCs/>
          <w:noProof/>
          <w:lang w:val="en-US"/>
        </w:rPr>
        <w:t>J. Comput. Biol.</w:t>
      </w:r>
      <w:r w:rsidRPr="00064413">
        <w:rPr>
          <w:rFonts w:ascii="Calibri" w:hAnsi="Calibri" w:cs="Calibri"/>
          <w:noProof/>
          <w:lang w:val="en-US"/>
        </w:rPr>
        <w:t xml:space="preserve"> 19, 455–477. doi:10.1089/cmb.2012.0021.</w:t>
      </w:r>
    </w:p>
    <w:p w14:paraId="14BB65E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ellinger, E. G., and Sigee, D. C. (2015). </w:t>
      </w:r>
      <w:r w:rsidRPr="00064413">
        <w:rPr>
          <w:rFonts w:ascii="Calibri" w:hAnsi="Calibri" w:cs="Calibri"/>
          <w:i/>
          <w:iCs/>
          <w:noProof/>
          <w:lang w:val="en-US"/>
        </w:rPr>
        <w:t>Freshwater Algae - Identification, Enumeration and Use as Bioindicators</w:t>
      </w:r>
      <w:r w:rsidRPr="00064413">
        <w:rPr>
          <w:rFonts w:ascii="Calibri" w:hAnsi="Calibri" w:cs="Calibri"/>
          <w:noProof/>
          <w:lang w:val="en-US"/>
        </w:rPr>
        <w:t>. 2nd ed. Chichester, West Sussex: John Wiley &amp; Sons Ltd.</w:t>
      </w:r>
    </w:p>
    <w:p w14:paraId="744219B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olger, A. M., Lohse, M., and Usadel, B. (2014). Trimmomatic: A flexible trimmer for Illumina sequence data. </w:t>
      </w:r>
      <w:r w:rsidRPr="00064413">
        <w:rPr>
          <w:rFonts w:ascii="Calibri" w:hAnsi="Calibri" w:cs="Calibri"/>
          <w:i/>
          <w:iCs/>
          <w:noProof/>
          <w:lang w:val="en-US"/>
        </w:rPr>
        <w:t>Bioinformatics</w:t>
      </w:r>
      <w:r w:rsidRPr="00064413">
        <w:rPr>
          <w:rFonts w:ascii="Calibri" w:hAnsi="Calibri" w:cs="Calibri"/>
          <w:noProof/>
          <w:lang w:val="en-US"/>
        </w:rPr>
        <w:t xml:space="preserve"> 30, 2114–2120. doi:10.1093/bioinformatics/btu170.</w:t>
      </w:r>
    </w:p>
    <w:p w14:paraId="26E1CC3D"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urger, J. (2006). Bioindicators: A review of their use in the environmental literature 1970–2005. </w:t>
      </w:r>
      <w:r w:rsidRPr="00064413">
        <w:rPr>
          <w:rFonts w:ascii="Calibri" w:hAnsi="Calibri" w:cs="Calibri"/>
          <w:i/>
          <w:iCs/>
          <w:noProof/>
          <w:lang w:val="en-US"/>
        </w:rPr>
        <w:t>Environ. Bioindic.</w:t>
      </w:r>
      <w:r w:rsidRPr="00064413">
        <w:rPr>
          <w:rFonts w:ascii="Calibri" w:hAnsi="Calibri" w:cs="Calibri"/>
          <w:noProof/>
          <w:lang w:val="en-US"/>
        </w:rPr>
        <w:t xml:space="preserve"> 1, 136–144. doi:10.1080/15555270600701540.</w:t>
      </w:r>
    </w:p>
    <w:p w14:paraId="3F6507B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ushmanova, E., Antipov, D., Lapidus, A., and Prjibelski, A. D. (2019). rnaSPAdes: A de novo transcriptome assembler and its application to RNA-Seq data. </w:t>
      </w:r>
      <w:r w:rsidRPr="00064413">
        <w:rPr>
          <w:rFonts w:ascii="Calibri" w:hAnsi="Calibri" w:cs="Calibri"/>
          <w:i/>
          <w:iCs/>
          <w:noProof/>
          <w:lang w:val="en-US"/>
        </w:rPr>
        <w:t>Gigascience</w:t>
      </w:r>
      <w:r w:rsidRPr="00064413">
        <w:rPr>
          <w:rFonts w:ascii="Calibri" w:hAnsi="Calibri" w:cs="Calibri"/>
          <w:noProof/>
          <w:lang w:val="en-US"/>
        </w:rPr>
        <w:t xml:space="preserve"> 8, 1–13. doi:10.1093/gigascience/giz100.</w:t>
      </w:r>
    </w:p>
    <w:p w14:paraId="21E5E33B"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arini, P., Marsden, P. J., Leff, J. W., Morgan, E. E., Strickland, M. S., and Fierer, N. (2016). Relic DNA is abundant in soil and obscures estimates of soil microbial diversity. </w:t>
      </w:r>
      <w:r w:rsidRPr="00064413">
        <w:rPr>
          <w:rFonts w:ascii="Calibri" w:hAnsi="Calibri" w:cs="Calibri"/>
          <w:i/>
          <w:iCs/>
          <w:noProof/>
          <w:lang w:val="en-US"/>
        </w:rPr>
        <w:t>Nat. Microbiol.</w:t>
      </w:r>
      <w:r w:rsidRPr="00064413">
        <w:rPr>
          <w:rFonts w:ascii="Calibri" w:hAnsi="Calibri" w:cs="Calibri"/>
          <w:noProof/>
          <w:lang w:val="en-US"/>
        </w:rPr>
        <w:t xml:space="preserve"> 2, 1–6. doi:10.1038/nmicrobiol.2016.242.</w:t>
      </w:r>
    </w:p>
    <w:p w14:paraId="0B4B098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ordier, T., Lanzén, A., Apothéloz-Perret-Gentil, L., Stoeck, T., and Pawlowski, J. (2019). Embracing Environmental Genomics and Machine Learning for Routine Biomonitoring. </w:t>
      </w:r>
      <w:r w:rsidRPr="00064413">
        <w:rPr>
          <w:rFonts w:ascii="Calibri" w:hAnsi="Calibri" w:cs="Calibri"/>
          <w:i/>
          <w:iCs/>
          <w:noProof/>
          <w:lang w:val="en-US"/>
        </w:rPr>
        <w:t>Trends Microbiol.</w:t>
      </w:r>
      <w:r w:rsidRPr="00064413">
        <w:rPr>
          <w:rFonts w:ascii="Calibri" w:hAnsi="Calibri" w:cs="Calibri"/>
          <w:noProof/>
          <w:lang w:val="en-US"/>
        </w:rPr>
        <w:t xml:space="preserve"> 27, 387–397. doi:10.1016/j.tim.2018.10.012.</w:t>
      </w:r>
    </w:p>
    <w:p w14:paraId="58BA4C20"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ordier, T., Sáez, L. A., Apotheloz-Perret-Gentil, L., Aylagas, E., Bohan, D. A., Bouchez, A., et al. (2020). Ecosystems Monitoring Powered by Environmental Genomics: A Review of Current </w:t>
      </w:r>
      <w:r w:rsidRPr="00064413">
        <w:rPr>
          <w:rFonts w:ascii="Calibri" w:hAnsi="Calibri" w:cs="Calibri"/>
          <w:noProof/>
          <w:lang w:val="en-US"/>
        </w:rPr>
        <w:lastRenderedPageBreak/>
        <w:t xml:space="preserve">Strategies with An Implementation Roadmap. </w:t>
      </w:r>
      <w:r w:rsidRPr="00064413">
        <w:rPr>
          <w:rFonts w:ascii="Calibri" w:hAnsi="Calibri" w:cs="Calibri"/>
          <w:i/>
          <w:iCs/>
          <w:noProof/>
          <w:lang w:val="en-US"/>
        </w:rPr>
        <w:t>Preprints</w:t>
      </w:r>
      <w:r w:rsidRPr="00064413">
        <w:rPr>
          <w:rFonts w:ascii="Calibri" w:hAnsi="Calibri" w:cs="Calibri"/>
          <w:noProof/>
          <w:lang w:val="en-US"/>
        </w:rPr>
        <w:t>. doi:10.20944/PREPRINTS202001.0278.V1.</w:t>
      </w:r>
    </w:p>
    <w:p w14:paraId="7E0742A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064413">
        <w:rPr>
          <w:rFonts w:ascii="Calibri" w:hAnsi="Calibri" w:cs="Calibri"/>
          <w:i/>
          <w:iCs/>
          <w:noProof/>
          <w:lang w:val="en-US"/>
        </w:rPr>
        <w:t>Ecol. Evol.</w:t>
      </w:r>
      <w:r w:rsidRPr="00064413">
        <w:rPr>
          <w:rFonts w:ascii="Calibri" w:hAnsi="Calibri" w:cs="Calibri"/>
          <w:noProof/>
          <w:lang w:val="en-US"/>
        </w:rPr>
        <w:t xml:space="preserve"> 9, 4603–4620. doi:10.1002/ece3.5063.</w:t>
      </w:r>
    </w:p>
    <w:p w14:paraId="779541D4"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064413">
        <w:rPr>
          <w:rFonts w:ascii="Calibri" w:hAnsi="Calibri" w:cs="Calibri"/>
          <w:i/>
          <w:iCs/>
          <w:noProof/>
          <w:lang w:val="en-US"/>
        </w:rPr>
        <w:t>Mol. Ecol. Resour.</w:t>
      </w:r>
      <w:r w:rsidRPr="00064413">
        <w:rPr>
          <w:rFonts w:ascii="Calibri" w:hAnsi="Calibri" w:cs="Calibri"/>
          <w:noProof/>
          <w:lang w:val="en-US"/>
        </w:rPr>
        <w:t xml:space="preserve"> 14, 306–323. doi:10.1111/1755-0998.12188.</w:t>
      </w:r>
    </w:p>
    <w:p w14:paraId="340B6CB5"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Dextrase, A. J., and Mandrak, N. E. (2006). Impacts of alien invasive species on freshwater fauna at risk in Canada. </w:t>
      </w:r>
      <w:r w:rsidRPr="00064413">
        <w:rPr>
          <w:rFonts w:ascii="Calibri" w:hAnsi="Calibri" w:cs="Calibri"/>
          <w:i/>
          <w:iCs/>
          <w:noProof/>
          <w:lang w:val="en-US"/>
        </w:rPr>
        <w:t>Biol. Invasions</w:t>
      </w:r>
      <w:r w:rsidRPr="00064413">
        <w:rPr>
          <w:rFonts w:ascii="Calibri" w:hAnsi="Calibri" w:cs="Calibri"/>
          <w:noProof/>
          <w:lang w:val="en-US"/>
        </w:rPr>
        <w:t xml:space="preserve"> 8, 13–24. doi:10.1007/s10530-005-0232-2.</w:t>
      </w:r>
    </w:p>
    <w:p w14:paraId="35563DF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064413">
        <w:rPr>
          <w:rFonts w:ascii="Calibri" w:hAnsi="Calibri" w:cs="Calibri"/>
          <w:i/>
          <w:iCs/>
          <w:noProof/>
          <w:lang w:val="en-US"/>
        </w:rPr>
        <w:t>Biol. Rev. Camb. Philos. Soc.</w:t>
      </w:r>
      <w:r w:rsidRPr="00064413">
        <w:rPr>
          <w:rFonts w:ascii="Calibri" w:hAnsi="Calibri" w:cs="Calibri"/>
          <w:noProof/>
          <w:lang w:val="en-US"/>
        </w:rPr>
        <w:t xml:space="preserve"> 81, 163–182. doi:10.1017/S1464793105006950.</w:t>
      </w:r>
    </w:p>
    <w:p w14:paraId="4894CB6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064413">
        <w:rPr>
          <w:rFonts w:ascii="Calibri" w:hAnsi="Calibri" w:cs="Calibri"/>
          <w:i/>
          <w:iCs/>
          <w:noProof/>
          <w:lang w:val="en-US"/>
        </w:rPr>
        <w:t>PLoS One</w:t>
      </w:r>
      <w:r w:rsidRPr="00064413">
        <w:rPr>
          <w:rFonts w:ascii="Calibri" w:hAnsi="Calibri" w:cs="Calibri"/>
          <w:noProof/>
          <w:lang w:val="en-US"/>
        </w:rPr>
        <w:t xml:space="preserve"> 10, 1–16. doi:10.1371/journal.pone.0130324.</w:t>
      </w:r>
    </w:p>
    <w:p w14:paraId="0F4C2CF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Foissner, W., and Berger, H. (1996). A User-Friendly Guide to the Ciliates. </w:t>
      </w:r>
      <w:r w:rsidRPr="00064413">
        <w:rPr>
          <w:rFonts w:ascii="Calibri" w:hAnsi="Calibri" w:cs="Calibri"/>
          <w:i/>
          <w:iCs/>
          <w:noProof/>
          <w:lang w:val="en-US"/>
        </w:rPr>
        <w:t>Freshw. Biol.</w:t>
      </w:r>
      <w:r w:rsidRPr="00064413">
        <w:rPr>
          <w:rFonts w:ascii="Calibri" w:hAnsi="Calibri" w:cs="Calibri"/>
          <w:noProof/>
          <w:lang w:val="en-US"/>
        </w:rPr>
        <w:t xml:space="preserve"> 35, 375–482.</w:t>
      </w:r>
    </w:p>
    <w:p w14:paraId="78661E4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Geisen, S., Tveit, A. T., Clark, I. M., Richter, A., Svenning, M. M., Bonkowski, M., et al. (2015). Metatranscriptomic census of active protists in soils. </w:t>
      </w:r>
      <w:r w:rsidRPr="00064413">
        <w:rPr>
          <w:rFonts w:ascii="Calibri" w:hAnsi="Calibri" w:cs="Calibri"/>
          <w:i/>
          <w:iCs/>
          <w:noProof/>
          <w:lang w:val="en-US"/>
        </w:rPr>
        <w:t>ISME J.</w:t>
      </w:r>
      <w:r w:rsidRPr="00064413">
        <w:rPr>
          <w:rFonts w:ascii="Calibri" w:hAnsi="Calibri" w:cs="Calibri"/>
          <w:noProof/>
          <w:lang w:val="en-US"/>
        </w:rPr>
        <w:t xml:space="preserve"> 9, 2178–2190. doi:10.1038/ismej.2015.30.</w:t>
      </w:r>
    </w:p>
    <w:p w14:paraId="00A47120"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064413">
        <w:rPr>
          <w:rFonts w:ascii="Calibri" w:hAnsi="Calibri" w:cs="Calibri"/>
          <w:i/>
          <w:iCs/>
          <w:noProof/>
          <w:lang w:val="en-US"/>
        </w:rPr>
        <w:t>Microbiome</w:t>
      </w:r>
      <w:r w:rsidRPr="00064413">
        <w:rPr>
          <w:rFonts w:ascii="Calibri" w:hAnsi="Calibri" w:cs="Calibri"/>
          <w:noProof/>
          <w:lang w:val="en-US"/>
        </w:rPr>
        <w:t xml:space="preserve"> 6, 1–16. doi:10.1186/s40168-018-0453-0.</w:t>
      </w:r>
    </w:p>
    <w:p w14:paraId="3F947852"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Grabherr, M. G., Haas, B. J., Yassour, M., Levin, J. Z., Thompson, D. A., Amit, I., et al. (2013). Trinity: reconstructing a full-length transcriptome without a genome from RNA-Seq data. </w:t>
      </w:r>
      <w:r w:rsidRPr="00064413">
        <w:rPr>
          <w:rFonts w:ascii="Calibri" w:hAnsi="Calibri" w:cs="Calibri"/>
          <w:i/>
          <w:iCs/>
          <w:noProof/>
          <w:lang w:val="en-US"/>
        </w:rPr>
        <w:t>Nat. Biotechnol.</w:t>
      </w:r>
      <w:r w:rsidRPr="00064413">
        <w:rPr>
          <w:rFonts w:ascii="Calibri" w:hAnsi="Calibri" w:cs="Calibri"/>
          <w:noProof/>
          <w:lang w:val="en-US"/>
        </w:rPr>
        <w:t xml:space="preserve"> 29, 644–652. doi:10.1038/nbt.1883.Trinity.</w:t>
      </w:r>
    </w:p>
    <w:p w14:paraId="3DD8B54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lastRenderedPageBreak/>
        <w:t xml:space="preserve">Haury, J., Peltre, M.-C., Trémolières, M., Barbe, J., Thiébaut, G., Bernez, I., et al. (2006). A new method to assess water trophy and organic pollution – the Macrophyte Biological Index for Rivers (IBMR): its application to different types of river and pollution. </w:t>
      </w:r>
      <w:r w:rsidRPr="00064413">
        <w:rPr>
          <w:rFonts w:ascii="Calibri" w:hAnsi="Calibri" w:cs="Calibri"/>
          <w:i/>
          <w:iCs/>
          <w:noProof/>
          <w:lang w:val="en-US"/>
        </w:rPr>
        <w:t>Hydrobiologia</w:t>
      </w:r>
      <w:r w:rsidRPr="00064413">
        <w:rPr>
          <w:rFonts w:ascii="Calibri" w:hAnsi="Calibri" w:cs="Calibri"/>
          <w:noProof/>
          <w:lang w:val="en-US"/>
        </w:rPr>
        <w:t xml:space="preserve"> 570, 153–158. doi:10.1007/s10750-006-0175-3.</w:t>
      </w:r>
    </w:p>
    <w:p w14:paraId="3DAE979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Hleap, J. S. justblast. Available at: https://github.com/jshleap/justblast.</w:t>
      </w:r>
    </w:p>
    <w:p w14:paraId="6DFB5EC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Jane, S. F., Wilcox, T. M., Mckelvey, K. S., Young, M. K., Schwartz, M. K., Lowe, W. H., et al. (2015). Distance, flow and PCR inhibition: EDNA dynamics in two headwater streams. </w:t>
      </w:r>
      <w:r w:rsidRPr="00064413">
        <w:rPr>
          <w:rFonts w:ascii="Calibri" w:hAnsi="Calibri" w:cs="Calibri"/>
          <w:i/>
          <w:iCs/>
          <w:noProof/>
          <w:lang w:val="en-US"/>
        </w:rPr>
        <w:t>Mol. Ecol. Resour.</w:t>
      </w:r>
      <w:r w:rsidRPr="00064413">
        <w:rPr>
          <w:rFonts w:ascii="Calibri" w:hAnsi="Calibri" w:cs="Calibri"/>
          <w:noProof/>
          <w:lang w:val="en-US"/>
        </w:rPr>
        <w:t xml:space="preserve"> 15, 216–227. doi:10.1111/1755-0998.12285.</w:t>
      </w:r>
    </w:p>
    <w:p w14:paraId="5F7055C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Jensen, K., Trepel, M., Merritt, D., and Rosenthal, G. (2006). Restoration ecology of river valleys. </w:t>
      </w:r>
      <w:r w:rsidRPr="00064413">
        <w:rPr>
          <w:rFonts w:ascii="Calibri" w:hAnsi="Calibri" w:cs="Calibri"/>
          <w:i/>
          <w:iCs/>
          <w:noProof/>
          <w:lang w:val="en-US"/>
        </w:rPr>
        <w:t>Basic Appl. Ecol.</w:t>
      </w:r>
      <w:r w:rsidRPr="00064413">
        <w:rPr>
          <w:rFonts w:ascii="Calibri" w:hAnsi="Calibri" w:cs="Calibri"/>
          <w:noProof/>
          <w:lang w:val="en-US"/>
        </w:rPr>
        <w:t xml:space="preserve"> 7, 383–387. doi:10.1016/j.baae.2006.05.008.</w:t>
      </w:r>
    </w:p>
    <w:p w14:paraId="7397B0C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ahlke, T., and Ralph, P. J. (2019). BASTA – Taxonomic classification of sequences and sequence bins using last common ancestor estimations. </w:t>
      </w:r>
      <w:r w:rsidRPr="00064413">
        <w:rPr>
          <w:rFonts w:ascii="Calibri" w:hAnsi="Calibri" w:cs="Calibri"/>
          <w:i/>
          <w:iCs/>
          <w:noProof/>
          <w:lang w:val="en-US"/>
        </w:rPr>
        <w:t>Methods Ecol. Evol.</w:t>
      </w:r>
      <w:r w:rsidRPr="00064413">
        <w:rPr>
          <w:rFonts w:ascii="Calibri" w:hAnsi="Calibri" w:cs="Calibri"/>
          <w:noProof/>
          <w:lang w:val="en-US"/>
        </w:rPr>
        <w:t xml:space="preserve"> 10, 100–103. doi:10.1111/2041-210X.13095.</w:t>
      </w:r>
    </w:p>
    <w:p w14:paraId="1D66657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arr, J. R. (1981). Assessment of Biotic Integrity Using Fish Communities. </w:t>
      </w:r>
      <w:r w:rsidRPr="00064413">
        <w:rPr>
          <w:rFonts w:ascii="Calibri" w:hAnsi="Calibri" w:cs="Calibri"/>
          <w:i/>
          <w:iCs/>
          <w:noProof/>
          <w:lang w:val="en-US"/>
        </w:rPr>
        <w:t>Fisheries</w:t>
      </w:r>
      <w:r w:rsidRPr="00064413">
        <w:rPr>
          <w:rFonts w:ascii="Calibri" w:hAnsi="Calibri" w:cs="Calibri"/>
          <w:noProof/>
          <w:lang w:val="en-US"/>
        </w:rPr>
        <w:t xml:space="preserve"> 6, 21–27. doi:10.1577/1548-8446(1981)006.</w:t>
      </w:r>
    </w:p>
    <w:p w14:paraId="7C4F5AA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im, D., Song, L., Breitwieser, F. P., and Salzberg, S. L. (2016). Centrifuge: Rapid and sensitive classification of metagenomic sequences. </w:t>
      </w:r>
      <w:r w:rsidRPr="00064413">
        <w:rPr>
          <w:rFonts w:ascii="Calibri" w:hAnsi="Calibri" w:cs="Calibri"/>
          <w:i/>
          <w:iCs/>
          <w:noProof/>
          <w:lang w:val="en-US"/>
        </w:rPr>
        <w:t>Genome Res.</w:t>
      </w:r>
      <w:r w:rsidRPr="00064413">
        <w:rPr>
          <w:rFonts w:ascii="Calibri" w:hAnsi="Calibri" w:cs="Calibri"/>
          <w:noProof/>
          <w:lang w:val="en-US"/>
        </w:rPr>
        <w:t xml:space="preserve"> 26, 1721–1729. doi:10.1101/gr.210641.116.</w:t>
      </w:r>
    </w:p>
    <w:p w14:paraId="0B566D8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opylova, E., Noé, L., and Touzet, H. (2012). SortMeRNA: Fast and accurate filtering of ribosomal RNAs in metatranscriptomic data. </w:t>
      </w:r>
      <w:r w:rsidRPr="00064413">
        <w:rPr>
          <w:rFonts w:ascii="Calibri" w:hAnsi="Calibri" w:cs="Calibri"/>
          <w:i/>
          <w:iCs/>
          <w:noProof/>
          <w:lang w:val="en-US"/>
        </w:rPr>
        <w:t>Bioinformatics</w:t>
      </w:r>
      <w:r w:rsidRPr="00064413">
        <w:rPr>
          <w:rFonts w:ascii="Calibri" w:hAnsi="Calibri" w:cs="Calibri"/>
          <w:noProof/>
          <w:lang w:val="en-US"/>
        </w:rPr>
        <w:t xml:space="preserve"> 28, 3211–3217. doi:10.1093/bioinformatics/bts611.</w:t>
      </w:r>
    </w:p>
    <w:p w14:paraId="0DB47D0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064413">
        <w:rPr>
          <w:rFonts w:ascii="Calibri" w:hAnsi="Calibri" w:cs="Calibri"/>
          <w:i/>
          <w:iCs/>
          <w:noProof/>
          <w:lang w:val="en-US"/>
        </w:rPr>
        <w:t>Sci. Rep.</w:t>
      </w:r>
      <w:r w:rsidRPr="00064413">
        <w:rPr>
          <w:rFonts w:ascii="Calibri" w:hAnsi="Calibri" w:cs="Calibri"/>
          <w:noProof/>
          <w:lang w:val="en-US"/>
        </w:rPr>
        <w:t xml:space="preserve"> 7, 1–12. doi:10.1038/s41598-017-17333-x.</w:t>
      </w:r>
    </w:p>
    <w:p w14:paraId="602D5D1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angmead, B., and Salzberg, S. L. (2012). Fast gapped-read alignment with Bowtie 2. </w:t>
      </w:r>
      <w:r w:rsidRPr="00064413">
        <w:rPr>
          <w:rFonts w:ascii="Calibri" w:hAnsi="Calibri" w:cs="Calibri"/>
          <w:i/>
          <w:iCs/>
          <w:noProof/>
          <w:lang w:val="en-US"/>
        </w:rPr>
        <w:t>Nat. Methods</w:t>
      </w:r>
      <w:r w:rsidRPr="00064413">
        <w:rPr>
          <w:rFonts w:ascii="Calibri" w:hAnsi="Calibri" w:cs="Calibri"/>
          <w:noProof/>
          <w:lang w:val="en-US"/>
        </w:rPr>
        <w:t xml:space="preserve"> 9, 357–359. doi:10.1038/nmeth.1923.</w:t>
      </w:r>
    </w:p>
    <w:p w14:paraId="47593C9B"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anzén, A., Jørgensen, S. L., Huson, D. H., Gorfer, M., Grindhaug, S. H., Jonassen, I., et al. (2012). CREST - Classification Resources for Environmental Sequence Tags. </w:t>
      </w:r>
      <w:r w:rsidRPr="00064413">
        <w:rPr>
          <w:rFonts w:ascii="Calibri" w:hAnsi="Calibri" w:cs="Calibri"/>
          <w:i/>
          <w:iCs/>
          <w:noProof/>
          <w:lang w:val="en-US"/>
        </w:rPr>
        <w:t>PLoS One</w:t>
      </w:r>
      <w:r w:rsidRPr="00064413">
        <w:rPr>
          <w:rFonts w:ascii="Calibri" w:hAnsi="Calibri" w:cs="Calibri"/>
          <w:noProof/>
          <w:lang w:val="en-US"/>
        </w:rPr>
        <w:t xml:space="preserve"> 7. doi:10.1371/journal.pone.0049334.</w:t>
      </w:r>
    </w:p>
    <w:p w14:paraId="4576ECCF"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lastRenderedPageBreak/>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064413">
        <w:rPr>
          <w:rFonts w:ascii="Calibri" w:hAnsi="Calibri" w:cs="Calibri"/>
          <w:i/>
          <w:iCs/>
          <w:noProof/>
          <w:lang w:val="en-US"/>
        </w:rPr>
        <w:t>Adv. Ecol. Res.</w:t>
      </w:r>
      <w:r w:rsidRPr="00064413">
        <w:rPr>
          <w:rFonts w:ascii="Calibri" w:hAnsi="Calibri" w:cs="Calibri"/>
          <w:noProof/>
          <w:lang w:val="en-US"/>
        </w:rPr>
        <w:t xml:space="preserve"> 58, 63–99. doi:10.1016/bs.aecr.2018.01.001.</w:t>
      </w:r>
    </w:p>
    <w:p w14:paraId="7E67AD9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064413">
        <w:rPr>
          <w:rFonts w:ascii="Calibri" w:hAnsi="Calibri" w:cs="Calibri"/>
          <w:i/>
          <w:iCs/>
          <w:noProof/>
          <w:lang w:val="en-US"/>
        </w:rPr>
        <w:t>Bioinformatics</w:t>
      </w:r>
      <w:r w:rsidRPr="00064413">
        <w:rPr>
          <w:rFonts w:ascii="Calibri" w:hAnsi="Calibri" w:cs="Calibri"/>
          <w:noProof/>
          <w:lang w:val="en-US"/>
        </w:rPr>
        <w:t xml:space="preserve"> 31, 1674–1676. doi:10.1093/bioinformatics/btv033.</w:t>
      </w:r>
    </w:p>
    <w:p w14:paraId="6A7C803B"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i, H., and Durbin, R. (2009). Fast and accurate short read alignment with Burrows-Wheeler transform. </w:t>
      </w:r>
      <w:r w:rsidRPr="00064413">
        <w:rPr>
          <w:rFonts w:ascii="Calibri" w:hAnsi="Calibri" w:cs="Calibri"/>
          <w:i/>
          <w:iCs/>
          <w:noProof/>
          <w:lang w:val="en-US"/>
        </w:rPr>
        <w:t>Bioinformatics</w:t>
      </w:r>
      <w:r w:rsidRPr="00064413">
        <w:rPr>
          <w:rFonts w:ascii="Calibri" w:hAnsi="Calibri" w:cs="Calibri"/>
          <w:noProof/>
          <w:lang w:val="en-US"/>
        </w:rPr>
        <w:t xml:space="preserve"> 25, 1754–1760. doi:10.1093/bioinformatics/btp324.</w:t>
      </w:r>
    </w:p>
    <w:p w14:paraId="45503EC2"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064413">
        <w:rPr>
          <w:rFonts w:ascii="Calibri" w:hAnsi="Calibri" w:cs="Calibri"/>
          <w:i/>
          <w:iCs/>
          <w:noProof/>
          <w:lang w:val="en-US"/>
        </w:rPr>
        <w:t>Environ. Microbiol.</w:t>
      </w:r>
      <w:r w:rsidRPr="00064413">
        <w:rPr>
          <w:rFonts w:ascii="Calibri" w:hAnsi="Calibri" w:cs="Calibri"/>
          <w:noProof/>
          <w:lang w:val="en-US"/>
        </w:rPr>
        <w:t xml:space="preserve"> 16, 2659–2671. doi:10.1111/1462-2920.12250.</w:t>
      </w:r>
    </w:p>
    <w:p w14:paraId="328484D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Malmqvist, B., and Rundle, S. (2002). Threats to the running water ecosystems of the world. </w:t>
      </w:r>
      <w:r w:rsidRPr="00064413">
        <w:rPr>
          <w:rFonts w:ascii="Calibri" w:hAnsi="Calibri" w:cs="Calibri"/>
          <w:i/>
          <w:iCs/>
          <w:noProof/>
          <w:lang w:val="en-US"/>
        </w:rPr>
        <w:t>Environ. Conserv.</w:t>
      </w:r>
      <w:r w:rsidRPr="00064413">
        <w:rPr>
          <w:rFonts w:ascii="Calibri" w:hAnsi="Calibri" w:cs="Calibri"/>
          <w:noProof/>
          <w:lang w:val="en-US"/>
        </w:rPr>
        <w:t xml:space="preserve"> 29, 134–153. doi:10.1017/S0376892902000097.</w:t>
      </w:r>
    </w:p>
    <w:p w14:paraId="20E85F2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McArthur, J. V (2001). “Bacteria as Biomonitors,” in </w:t>
      </w:r>
      <w:r w:rsidRPr="00064413">
        <w:rPr>
          <w:rFonts w:ascii="Calibri" w:hAnsi="Calibri" w:cs="Calibri"/>
          <w:i/>
          <w:iCs/>
          <w:noProof/>
          <w:lang w:val="en-US"/>
        </w:rPr>
        <w:t>Bioassessment and Management of North American Freshwater Wetlands</w:t>
      </w:r>
      <w:r w:rsidRPr="00064413">
        <w:rPr>
          <w:rFonts w:ascii="Calibri" w:hAnsi="Calibri" w:cs="Calibri"/>
          <w:noProof/>
          <w:lang w:val="en-US"/>
        </w:rPr>
        <w:t>, eds. R. B. Rader, D. P. Batzer, and S. A. Wissinger (Chichester, West Sussex: John Wiley &amp; Sons), 249–261. doi:https://doi.org/10.1002/aqc.509.</w:t>
      </w:r>
    </w:p>
    <w:p w14:paraId="0D97467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Nichols, R. V., Vollmers, C., Newsom, L. A., Wang, Y., Heintzman, P. D., Leighton, M., et al. (2018). Minimizing polymerase biases in metabarcoding. </w:t>
      </w:r>
      <w:r w:rsidRPr="00064413">
        <w:rPr>
          <w:rFonts w:ascii="Calibri" w:hAnsi="Calibri" w:cs="Calibri"/>
          <w:i/>
          <w:iCs/>
          <w:noProof/>
          <w:lang w:val="en-US"/>
        </w:rPr>
        <w:t>Mol. Ecol. Resour.</w:t>
      </w:r>
      <w:r w:rsidRPr="00064413">
        <w:rPr>
          <w:rFonts w:ascii="Calibri" w:hAnsi="Calibri" w:cs="Calibri"/>
          <w:noProof/>
          <w:lang w:val="en-US"/>
        </w:rPr>
        <w:t xml:space="preserve"> 18, 927–939. doi:10.1111/1755-0998.12895.</w:t>
      </w:r>
    </w:p>
    <w:p w14:paraId="7F77214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Nurk, S., Meleshko, D., Korobeynikov, A., and Pevzner, P. A. (2017). MetaSPAdes: A new versatile metagenomic assembler. </w:t>
      </w:r>
      <w:r w:rsidRPr="00064413">
        <w:rPr>
          <w:rFonts w:ascii="Calibri" w:hAnsi="Calibri" w:cs="Calibri"/>
          <w:i/>
          <w:iCs/>
          <w:noProof/>
          <w:lang w:val="en-US"/>
        </w:rPr>
        <w:t>Genome Res.</w:t>
      </w:r>
      <w:r w:rsidRPr="00064413">
        <w:rPr>
          <w:rFonts w:ascii="Calibri" w:hAnsi="Calibri" w:cs="Calibri"/>
          <w:noProof/>
          <w:lang w:val="en-US"/>
        </w:rPr>
        <w:t xml:space="preserve"> 27, 824–834. doi:10.1101/gr.213959.116.</w:t>
      </w:r>
    </w:p>
    <w:p w14:paraId="184405F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064413">
        <w:rPr>
          <w:rFonts w:ascii="Calibri" w:hAnsi="Calibri" w:cs="Calibri"/>
          <w:i/>
          <w:iCs/>
          <w:noProof/>
          <w:lang w:val="en-US"/>
        </w:rPr>
        <w:t>PLoS Biol.</w:t>
      </w:r>
      <w:r w:rsidRPr="00064413">
        <w:rPr>
          <w:rFonts w:ascii="Calibri" w:hAnsi="Calibri" w:cs="Calibri"/>
          <w:noProof/>
          <w:lang w:val="en-US"/>
        </w:rPr>
        <w:t xml:space="preserve"> 10, e1001419. doi:10.1371/journal.pbio.1001419.</w:t>
      </w:r>
    </w:p>
    <w:p w14:paraId="04A5D40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awlowski, J., Lejzerowicz, F., Apotheloz-Perret-Gentil, L., Visco, J., and Esling, P. (2016). Protist metabarcoding and environmental biomonitoring: Time for change. </w:t>
      </w:r>
      <w:r w:rsidRPr="00064413">
        <w:rPr>
          <w:rFonts w:ascii="Calibri" w:hAnsi="Calibri" w:cs="Calibri"/>
          <w:i/>
          <w:iCs/>
          <w:noProof/>
          <w:lang w:val="en-US"/>
        </w:rPr>
        <w:t>Eur. J. Protistol.</w:t>
      </w:r>
      <w:r w:rsidRPr="00064413">
        <w:rPr>
          <w:rFonts w:ascii="Calibri" w:hAnsi="Calibri" w:cs="Calibri"/>
          <w:noProof/>
          <w:lang w:val="en-US"/>
        </w:rPr>
        <w:t xml:space="preserve"> 55, </w:t>
      </w:r>
      <w:r w:rsidRPr="00064413">
        <w:rPr>
          <w:rFonts w:ascii="Calibri" w:hAnsi="Calibri" w:cs="Calibri"/>
          <w:noProof/>
          <w:lang w:val="en-US"/>
        </w:rPr>
        <w:lastRenderedPageBreak/>
        <w:t>12–25. doi:10.1016/j.ejop.2016.02.003.</w:t>
      </w:r>
    </w:p>
    <w:p w14:paraId="68C4280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ayne, R. J. (2013). Seven reasons why protists make useful bioindicators. </w:t>
      </w:r>
      <w:r w:rsidRPr="00064413">
        <w:rPr>
          <w:rFonts w:ascii="Calibri" w:hAnsi="Calibri" w:cs="Calibri"/>
          <w:i/>
          <w:iCs/>
          <w:noProof/>
          <w:lang w:val="en-US"/>
        </w:rPr>
        <w:t>Acta Protozool.</w:t>
      </w:r>
      <w:r w:rsidRPr="00064413">
        <w:rPr>
          <w:rFonts w:ascii="Calibri" w:hAnsi="Calibri" w:cs="Calibri"/>
          <w:noProof/>
          <w:lang w:val="en-US"/>
        </w:rPr>
        <w:t xml:space="preserve"> 52, 105–113. doi:10.4467/16890027AP.13.0011.1108.</w:t>
      </w:r>
    </w:p>
    <w:p w14:paraId="484138D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eano, C., Pietrelli, A., Consolandi, C., Rossi, E., Petiti, L., Tagliabue, L., et al. (2013). An efficient rRNA removal method for RNA sequencing in GC-rich bacteria. </w:t>
      </w:r>
      <w:r w:rsidRPr="00064413">
        <w:rPr>
          <w:rFonts w:ascii="Calibri" w:hAnsi="Calibri" w:cs="Calibri"/>
          <w:i/>
          <w:iCs/>
          <w:noProof/>
          <w:lang w:val="en-US"/>
        </w:rPr>
        <w:t>Microb. Inform. Exp.</w:t>
      </w:r>
      <w:r w:rsidRPr="00064413">
        <w:rPr>
          <w:rFonts w:ascii="Calibri" w:hAnsi="Calibri" w:cs="Calibri"/>
          <w:noProof/>
          <w:lang w:val="en-US"/>
        </w:rPr>
        <w:t xml:space="preserve"> 3, 1–11. doi:10.1186/2042-5783-3-1.</w:t>
      </w:r>
    </w:p>
    <w:p w14:paraId="092E59D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eng, Y., Leung, H. C. M., Yiu, S. M., and Chin, F. Y. L. (2012). IDBA-UD: A de novo assembler for single-cell and metagenomic sequencing data with highly uneven depth. </w:t>
      </w:r>
      <w:r w:rsidRPr="00064413">
        <w:rPr>
          <w:rFonts w:ascii="Calibri" w:hAnsi="Calibri" w:cs="Calibri"/>
          <w:i/>
          <w:iCs/>
          <w:noProof/>
          <w:lang w:val="en-US"/>
        </w:rPr>
        <w:t>Bioinformatics</w:t>
      </w:r>
      <w:r w:rsidRPr="00064413">
        <w:rPr>
          <w:rFonts w:ascii="Calibri" w:hAnsi="Calibri" w:cs="Calibri"/>
          <w:noProof/>
          <w:lang w:val="en-US"/>
        </w:rPr>
        <w:t xml:space="preserve"> 28, 1420–1428. doi:10.1093/bioinformatics/bts174.</w:t>
      </w:r>
    </w:p>
    <w:p w14:paraId="52393664"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064413">
        <w:rPr>
          <w:rFonts w:ascii="Calibri" w:hAnsi="Calibri" w:cs="Calibri"/>
          <w:i/>
          <w:iCs/>
          <w:noProof/>
          <w:lang w:val="en-US"/>
        </w:rPr>
        <w:t>Bioinformatics</w:t>
      </w:r>
      <w:r w:rsidRPr="00064413">
        <w:rPr>
          <w:rFonts w:ascii="Calibri" w:hAnsi="Calibri" w:cs="Calibri"/>
          <w:noProof/>
          <w:lang w:val="en-US"/>
        </w:rPr>
        <w:t xml:space="preserve"> 29, 326–334. doi:10.1093/bioinformatics/btt219.</w:t>
      </w:r>
    </w:p>
    <w:p w14:paraId="77E8776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064413">
        <w:rPr>
          <w:rFonts w:ascii="Calibri" w:hAnsi="Calibri" w:cs="Calibri"/>
          <w:i/>
          <w:iCs/>
          <w:noProof/>
          <w:lang w:val="en-US"/>
        </w:rPr>
        <w:t>Mol. Ecol. Resour.</w:t>
      </w:r>
      <w:r w:rsidRPr="00064413">
        <w:rPr>
          <w:rFonts w:ascii="Calibri" w:hAnsi="Calibri" w:cs="Calibri"/>
          <w:noProof/>
          <w:lang w:val="en-US"/>
        </w:rPr>
        <w:t xml:space="preserve"> 14, 18–26. doi:10.1111/1755-0998.12156.</w:t>
      </w:r>
    </w:p>
    <w:p w14:paraId="2C3901B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064413">
        <w:rPr>
          <w:rFonts w:ascii="Calibri" w:hAnsi="Calibri" w:cs="Calibri"/>
          <w:i/>
          <w:iCs/>
          <w:noProof/>
          <w:lang w:val="en-US"/>
        </w:rPr>
        <w:t>Mol. Ecol.</w:t>
      </w:r>
      <w:r w:rsidRPr="00064413">
        <w:rPr>
          <w:rFonts w:ascii="Calibri" w:hAnsi="Calibri" w:cs="Calibri"/>
          <w:noProof/>
          <w:lang w:val="en-US"/>
        </w:rPr>
        <w:t xml:space="preserve"> 28, 407–419. doi:10.1111/mec.14776.</w:t>
      </w:r>
    </w:p>
    <w:p w14:paraId="22044B0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064413">
        <w:rPr>
          <w:rFonts w:ascii="Calibri" w:hAnsi="Calibri" w:cs="Calibri"/>
          <w:i/>
          <w:iCs/>
          <w:noProof/>
          <w:lang w:val="en-US"/>
        </w:rPr>
        <w:t>Gigascience</w:t>
      </w:r>
      <w:r w:rsidRPr="00064413">
        <w:rPr>
          <w:rFonts w:ascii="Calibri" w:hAnsi="Calibri" w:cs="Calibri"/>
          <w:noProof/>
          <w:lang w:val="en-US"/>
        </w:rPr>
        <w:t xml:space="preserve"> 8, 1–22. doi:10.1093/gigascience/giz092.</w:t>
      </w:r>
    </w:p>
    <w:p w14:paraId="19BE710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Quast, C., Pruesse, E., Yilmaz, P., Gerken, J., Schweer, T., Yarza, P., et al. (2013). The SILVA ribosomal RNA gene database project: Improved data processing and web-based tools. </w:t>
      </w:r>
      <w:r w:rsidRPr="00064413">
        <w:rPr>
          <w:rFonts w:ascii="Calibri" w:hAnsi="Calibri" w:cs="Calibri"/>
          <w:i/>
          <w:iCs/>
          <w:noProof/>
          <w:lang w:val="en-US"/>
        </w:rPr>
        <w:t>Nucleic Acids Res.</w:t>
      </w:r>
      <w:r w:rsidRPr="00064413">
        <w:rPr>
          <w:rFonts w:ascii="Calibri" w:hAnsi="Calibri" w:cs="Calibri"/>
          <w:noProof/>
          <w:lang w:val="en-US"/>
        </w:rPr>
        <w:t xml:space="preserve"> 41, 590–596. doi:10.1093/nar/gks1219.</w:t>
      </w:r>
    </w:p>
    <w:p w14:paraId="3A030990"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Quince, C., Walker, A. W., Simpson, J. T., Loman, N. J., and Segata, N. (2017). Shotgun metagenomics, from sampling to analysis. </w:t>
      </w:r>
      <w:r w:rsidRPr="00064413">
        <w:rPr>
          <w:rFonts w:ascii="Calibri" w:hAnsi="Calibri" w:cs="Calibri"/>
          <w:i/>
          <w:iCs/>
          <w:noProof/>
          <w:lang w:val="en-US"/>
        </w:rPr>
        <w:t>Nat. Biotechnol.</w:t>
      </w:r>
      <w:r w:rsidRPr="00064413">
        <w:rPr>
          <w:rFonts w:ascii="Calibri" w:hAnsi="Calibri" w:cs="Calibri"/>
          <w:noProof/>
          <w:lang w:val="en-US"/>
        </w:rPr>
        <w:t xml:space="preserve"> 35, 833–844. doi:10.1038/nbt.3935.</w:t>
      </w:r>
    </w:p>
    <w:p w14:paraId="2192A1FF"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Resh, V. H., and Unzicker, J. D. (1975). Water Quality Monitoring and Aquatic Organisms : The </w:t>
      </w:r>
      <w:r w:rsidRPr="00064413">
        <w:rPr>
          <w:rFonts w:ascii="Calibri" w:hAnsi="Calibri" w:cs="Calibri"/>
          <w:noProof/>
          <w:lang w:val="en-US"/>
        </w:rPr>
        <w:lastRenderedPageBreak/>
        <w:t xml:space="preserve">Importance of Species Identification. </w:t>
      </w:r>
      <w:r w:rsidRPr="00064413">
        <w:rPr>
          <w:rFonts w:ascii="Calibri" w:hAnsi="Calibri" w:cs="Calibri"/>
          <w:i/>
          <w:iCs/>
          <w:noProof/>
          <w:lang w:val="en-US"/>
        </w:rPr>
        <w:t>Water Pollut. Control Fed.</w:t>
      </w:r>
      <w:r w:rsidRPr="00064413">
        <w:rPr>
          <w:rFonts w:ascii="Calibri" w:hAnsi="Calibri" w:cs="Calibri"/>
          <w:noProof/>
          <w:lang w:val="en-US"/>
        </w:rPr>
        <w:t xml:space="preserve"> 47, 9–19.</w:t>
      </w:r>
    </w:p>
    <w:p w14:paraId="115D6E75"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Robertson, G., Schein, J., Chiu, R., Corbett, R., Field, M., Jackman, S. D., et al. (2010). De novo assembly and analysis of RNA-seq data. </w:t>
      </w:r>
      <w:r w:rsidRPr="00064413">
        <w:rPr>
          <w:rFonts w:ascii="Calibri" w:hAnsi="Calibri" w:cs="Calibri"/>
          <w:i/>
          <w:iCs/>
          <w:noProof/>
          <w:lang w:val="en-US"/>
        </w:rPr>
        <w:t>Nat. Methods</w:t>
      </w:r>
      <w:r w:rsidRPr="00064413">
        <w:rPr>
          <w:rFonts w:ascii="Calibri" w:hAnsi="Calibri" w:cs="Calibri"/>
          <w:noProof/>
          <w:lang w:val="en-US"/>
        </w:rPr>
        <w:t xml:space="preserve"> 7, 909–912. doi:10.1038/nmeth.1517.</w:t>
      </w:r>
    </w:p>
    <w:p w14:paraId="4863488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Seemann, T. BAsic Rapid Ribosomal RNA Predictor - barrnap.</w:t>
      </w:r>
    </w:p>
    <w:p w14:paraId="23E274E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hah, N., Tang, H., Doak, T. G., and Ye, Y. (2010). Comparing bacterial communities inferred from 16S rRNA gene sequencing and shotgun metagenomics. </w:t>
      </w:r>
      <w:r w:rsidRPr="00064413">
        <w:rPr>
          <w:rFonts w:ascii="Calibri" w:hAnsi="Calibri" w:cs="Calibri"/>
          <w:i/>
          <w:iCs/>
          <w:noProof/>
          <w:lang w:val="en-US"/>
        </w:rPr>
        <w:t>Pacific Symp. Biocomput. 2011</w:t>
      </w:r>
      <w:r w:rsidRPr="00064413">
        <w:rPr>
          <w:rFonts w:ascii="Calibri" w:hAnsi="Calibri" w:cs="Calibri"/>
          <w:noProof/>
          <w:lang w:val="en-US"/>
        </w:rPr>
        <w:t>, 165–176.</w:t>
      </w:r>
    </w:p>
    <w:p w14:paraId="41AC9B0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064413">
        <w:rPr>
          <w:rFonts w:ascii="Calibri" w:hAnsi="Calibri" w:cs="Calibri"/>
          <w:i/>
          <w:iCs/>
          <w:noProof/>
          <w:lang w:val="en-US"/>
        </w:rPr>
        <w:t>Environ. Microbiol.</w:t>
      </w:r>
      <w:r w:rsidRPr="00064413">
        <w:rPr>
          <w:rFonts w:ascii="Calibri" w:hAnsi="Calibri" w:cs="Calibri"/>
          <w:noProof/>
          <w:lang w:val="en-US"/>
        </w:rPr>
        <w:t xml:space="preserve"> 15, 1882–1899. doi:10.1111/1462-2920.12086.</w:t>
      </w:r>
    </w:p>
    <w:p w14:paraId="15C49A8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inger, G. A. C., Shekarriz, S., McCarthy, A., Fahner, N., and Hajibabaei, M. (2020). The utility of a metagenomics approach for marine biomonitoring. </w:t>
      </w:r>
      <w:r w:rsidRPr="00064413">
        <w:rPr>
          <w:rFonts w:ascii="Calibri" w:hAnsi="Calibri" w:cs="Calibri"/>
          <w:i/>
          <w:iCs/>
          <w:noProof/>
          <w:lang w:val="en-US"/>
        </w:rPr>
        <w:t>bioRxiv</w:t>
      </w:r>
      <w:r w:rsidRPr="00064413">
        <w:rPr>
          <w:rFonts w:ascii="Calibri" w:hAnsi="Calibri" w:cs="Calibri"/>
          <w:noProof/>
          <w:lang w:val="en-US"/>
        </w:rPr>
        <w:t>, 2020.03.16.993667. doi:10.1101/2020.03.16.993667.</w:t>
      </w:r>
    </w:p>
    <w:p w14:paraId="326953AF"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mith, M. B., Rocha, A. M., Smillie, C. S., Olesen, S. W., Paradis, C., Wu, L., et al. (2015). Natural Bacterial Communities Serve as Quantitative Geochemical Biosensors. </w:t>
      </w:r>
      <w:r w:rsidRPr="00064413">
        <w:rPr>
          <w:rFonts w:ascii="Calibri" w:hAnsi="Calibri" w:cs="Calibri"/>
          <w:i/>
          <w:iCs/>
          <w:noProof/>
          <w:lang w:val="en-US"/>
        </w:rPr>
        <w:t>MBio</w:t>
      </w:r>
      <w:r w:rsidRPr="00064413">
        <w:rPr>
          <w:rFonts w:ascii="Calibri" w:hAnsi="Calibri" w:cs="Calibri"/>
          <w:noProof/>
          <w:lang w:val="en-US"/>
        </w:rPr>
        <w:t xml:space="preserve"> 6, e00326-15. doi:10.1128/mBio.00326-15.</w:t>
      </w:r>
    </w:p>
    <w:p w14:paraId="0DBC393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064413">
        <w:rPr>
          <w:rFonts w:ascii="Calibri" w:hAnsi="Calibri" w:cs="Calibri"/>
          <w:i/>
          <w:iCs/>
          <w:noProof/>
          <w:lang w:val="en-US"/>
        </w:rPr>
        <w:t>Sci. Rep.</w:t>
      </w:r>
      <w:r w:rsidRPr="00064413">
        <w:rPr>
          <w:rFonts w:ascii="Calibri" w:hAnsi="Calibri" w:cs="Calibri"/>
          <w:noProof/>
          <w:lang w:val="en-US"/>
        </w:rPr>
        <w:t xml:space="preserve"> 7, 1–11. doi:10.1038/s41598-017-12501-5.</w:t>
      </w:r>
    </w:p>
    <w:p w14:paraId="08EBC841"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tein, E. D., White, B. P., Mazor, R. D., Jackson, J. K., Battle, J. M., Miller, P. E., et al. (2014). Does DNA barcoding improve performance of traditional stream bioassessment metrics? </w:t>
      </w:r>
      <w:r w:rsidRPr="00064413">
        <w:rPr>
          <w:rFonts w:ascii="Calibri" w:hAnsi="Calibri" w:cs="Calibri"/>
          <w:i/>
          <w:iCs/>
          <w:noProof/>
          <w:lang w:val="en-US"/>
        </w:rPr>
        <w:t>Freshw. Sci.</w:t>
      </w:r>
      <w:r w:rsidRPr="00064413">
        <w:rPr>
          <w:rFonts w:ascii="Calibri" w:hAnsi="Calibri" w:cs="Calibri"/>
          <w:noProof/>
          <w:lang w:val="en-US"/>
        </w:rPr>
        <w:t xml:space="preserve"> 33, 302–311. doi:10.1086/674782.</w:t>
      </w:r>
    </w:p>
    <w:p w14:paraId="586E0DD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064413">
        <w:rPr>
          <w:rFonts w:ascii="Calibri" w:hAnsi="Calibri" w:cs="Calibri"/>
          <w:i/>
          <w:iCs/>
          <w:noProof/>
          <w:lang w:val="en-US"/>
        </w:rPr>
        <w:t>Ecol. Indic.</w:t>
      </w:r>
      <w:r w:rsidRPr="00064413">
        <w:rPr>
          <w:rFonts w:ascii="Calibri" w:hAnsi="Calibri" w:cs="Calibri"/>
          <w:noProof/>
          <w:lang w:val="en-US"/>
        </w:rPr>
        <w:t xml:space="preserve"> 85, 153–164. doi:10.1016/j.ecolind.2017.10.041.</w:t>
      </w:r>
    </w:p>
    <w:p w14:paraId="11162C6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064413">
        <w:rPr>
          <w:rFonts w:ascii="Calibri" w:hAnsi="Calibri" w:cs="Calibri"/>
          <w:i/>
          <w:iCs/>
          <w:noProof/>
          <w:lang w:val="en-US"/>
        </w:rPr>
        <w:t xml:space="preserve">J. </w:t>
      </w:r>
      <w:r w:rsidRPr="00064413">
        <w:rPr>
          <w:rFonts w:ascii="Calibri" w:hAnsi="Calibri" w:cs="Calibri"/>
          <w:i/>
          <w:iCs/>
          <w:noProof/>
          <w:lang w:val="en-US"/>
        </w:rPr>
        <w:lastRenderedPageBreak/>
        <w:t>North Am. Benthol. Soc.</w:t>
      </w:r>
      <w:r w:rsidRPr="00064413">
        <w:rPr>
          <w:rFonts w:ascii="Calibri" w:hAnsi="Calibri" w:cs="Calibri"/>
          <w:noProof/>
          <w:lang w:val="en-US"/>
        </w:rPr>
        <w:t xml:space="preserve"> 30, 195–216. doi:10.1899/10-016.1.</w:t>
      </w:r>
    </w:p>
    <w:p w14:paraId="1AB32F5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ze, M. A., and Schloss, P. D. (2019). The Impact of DNA Polymerase and Number of Rounds of Amplification in PCR on 16S rRNA Gene Sequence Data. </w:t>
      </w:r>
      <w:r w:rsidRPr="00064413">
        <w:rPr>
          <w:rFonts w:ascii="Calibri" w:hAnsi="Calibri" w:cs="Calibri"/>
          <w:i/>
          <w:iCs/>
          <w:noProof/>
          <w:lang w:val="en-US"/>
        </w:rPr>
        <w:t>mSphere</w:t>
      </w:r>
      <w:r w:rsidRPr="00064413">
        <w:rPr>
          <w:rFonts w:ascii="Calibri" w:hAnsi="Calibri" w:cs="Calibri"/>
          <w:noProof/>
          <w:lang w:val="en-US"/>
        </w:rPr>
        <w:t xml:space="preserve"> 4, e00163-19. doi:10.1128/msphere.00163-19.</w:t>
      </w:r>
    </w:p>
    <w:p w14:paraId="672BB2A2"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Taberlet, P., Coissac, E., Pompanon, F., Brochmann, C., and Willerslev, E. (2012). Towards next-generation biodiversity assessment using DNA metabarcoding. </w:t>
      </w:r>
      <w:r w:rsidRPr="00064413">
        <w:rPr>
          <w:rFonts w:ascii="Calibri" w:hAnsi="Calibri" w:cs="Calibri"/>
          <w:i/>
          <w:iCs/>
          <w:noProof/>
          <w:lang w:val="en-US"/>
        </w:rPr>
        <w:t>Mol. Ecol.</w:t>
      </w:r>
      <w:r w:rsidRPr="00064413">
        <w:rPr>
          <w:rFonts w:ascii="Calibri" w:hAnsi="Calibri" w:cs="Calibri"/>
          <w:noProof/>
          <w:lang w:val="en-US"/>
        </w:rPr>
        <w:t xml:space="preserve"> 21, 2045–2050. Available at: http://onlinelibrary.wiley.com/doi/10.1111/j.1365-294X.2012.05470.x/full%5Cnpapers2://publication/uuid/30F6E470-48F9-4C24-A3C1-6964EE26B34F.</w:t>
      </w:r>
    </w:p>
    <w:p w14:paraId="1270DA21"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Taberlet, P., Griffin, S., Goossens, B., Questiau, S., Manceau, V., Escaravage, N., et al. (1996). Reliable genotyping of samples with very low DNA quantities using PCR. </w:t>
      </w:r>
      <w:r w:rsidRPr="00064413">
        <w:rPr>
          <w:rFonts w:ascii="Calibri" w:hAnsi="Calibri" w:cs="Calibri"/>
          <w:i/>
          <w:iCs/>
          <w:noProof/>
          <w:lang w:val="en-US"/>
        </w:rPr>
        <w:t>Nucleic Acids Res.</w:t>
      </w:r>
      <w:r w:rsidRPr="00064413">
        <w:rPr>
          <w:rFonts w:ascii="Calibri" w:hAnsi="Calibri" w:cs="Calibri"/>
          <w:noProof/>
          <w:lang w:val="en-US"/>
        </w:rPr>
        <w:t xml:space="preserve"> 24, 3189–3194.</w:t>
      </w:r>
    </w:p>
    <w:p w14:paraId="0E6CDF5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Torti, A., Lever, M. A., and Jørgensen, B. B. (2015). Origin, dynamics, and implications of extracellular DNA pools in marine sediments. </w:t>
      </w:r>
      <w:r w:rsidRPr="00064413">
        <w:rPr>
          <w:rFonts w:ascii="Calibri" w:hAnsi="Calibri" w:cs="Calibri"/>
          <w:i/>
          <w:iCs/>
          <w:noProof/>
          <w:lang w:val="en-US"/>
        </w:rPr>
        <w:t>Mar. Genomics</w:t>
      </w:r>
      <w:r w:rsidRPr="00064413">
        <w:rPr>
          <w:rFonts w:ascii="Calibri" w:hAnsi="Calibri" w:cs="Calibri"/>
          <w:noProof/>
          <w:lang w:val="en-US"/>
        </w:rPr>
        <w:t xml:space="preserve"> 24, 185–196. doi:10.1016/j.margen.2015.08.007.</w:t>
      </w:r>
    </w:p>
    <w:p w14:paraId="01C09454"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ang, Y., Hu, H., and Li, X. (2017). rRNAFilter: A Fast Approach for Ribosomal RNA Read Removal Without a Reference Database. </w:t>
      </w:r>
      <w:r w:rsidRPr="00064413">
        <w:rPr>
          <w:rFonts w:ascii="Calibri" w:hAnsi="Calibri" w:cs="Calibri"/>
          <w:i/>
          <w:iCs/>
          <w:noProof/>
          <w:lang w:val="en-US"/>
        </w:rPr>
        <w:t>J. Comput. Biol.</w:t>
      </w:r>
      <w:r w:rsidRPr="00064413">
        <w:rPr>
          <w:rFonts w:ascii="Calibri" w:hAnsi="Calibri" w:cs="Calibri"/>
          <w:noProof/>
          <w:lang w:val="en-US"/>
        </w:rPr>
        <w:t xml:space="preserve"> 24, 368–375. doi:10.1089/cmb.2016.0113.</w:t>
      </w:r>
    </w:p>
    <w:p w14:paraId="540702D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estermann, A. J., Gorski, S. A., and Vogel, J. (2012). Dual RNA-seq of pathogen and host. </w:t>
      </w:r>
      <w:r w:rsidRPr="00064413">
        <w:rPr>
          <w:rFonts w:ascii="Calibri" w:hAnsi="Calibri" w:cs="Calibri"/>
          <w:i/>
          <w:iCs/>
          <w:noProof/>
          <w:lang w:val="en-US"/>
        </w:rPr>
        <w:t>Nat. Rev. Microbiol.</w:t>
      </w:r>
      <w:r w:rsidRPr="00064413">
        <w:rPr>
          <w:rFonts w:ascii="Calibri" w:hAnsi="Calibri" w:cs="Calibri"/>
          <w:noProof/>
          <w:lang w:val="en-US"/>
        </w:rPr>
        <w:t xml:space="preserve"> 10, 618–630. doi:10.1038/nrmicro2852.</w:t>
      </w:r>
    </w:p>
    <w:p w14:paraId="2C044E3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ill, K. W., and Rubinoff, D. (2004). Myth of the molecule: DNA barcodes for species cannot replace morphology for identification and classification. </w:t>
      </w:r>
      <w:r w:rsidRPr="00064413">
        <w:rPr>
          <w:rFonts w:ascii="Calibri" w:hAnsi="Calibri" w:cs="Calibri"/>
          <w:i/>
          <w:iCs/>
          <w:noProof/>
          <w:lang w:val="en-US"/>
        </w:rPr>
        <w:t>Cladistics</w:t>
      </w:r>
      <w:r w:rsidRPr="00064413">
        <w:rPr>
          <w:rFonts w:ascii="Calibri" w:hAnsi="Calibri" w:cs="Calibri"/>
          <w:noProof/>
          <w:lang w:val="en-US"/>
        </w:rPr>
        <w:t xml:space="preserve"> 20, 47–55. doi:10.1111/j.1096-0031.2003.00008.x.</w:t>
      </w:r>
    </w:p>
    <w:p w14:paraId="3C39849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ood, D. E., Lu, J., and Langmead, B. (2019). Improved metagenomic analysis with Kraken 2. </w:t>
      </w:r>
      <w:r w:rsidRPr="00064413">
        <w:rPr>
          <w:rFonts w:ascii="Calibri" w:hAnsi="Calibri" w:cs="Calibri"/>
          <w:i/>
          <w:iCs/>
          <w:noProof/>
          <w:lang w:val="en-US"/>
        </w:rPr>
        <w:t>Genome Biol.</w:t>
      </w:r>
      <w:r w:rsidRPr="00064413">
        <w:rPr>
          <w:rFonts w:ascii="Calibri" w:hAnsi="Calibri" w:cs="Calibri"/>
          <w:noProof/>
          <w:lang w:val="en-US"/>
        </w:rPr>
        <w:t xml:space="preserve"> 20, 1–13. doi:10.1186/s13059-019-1891-0.</w:t>
      </w:r>
    </w:p>
    <w:p w14:paraId="05A0BBA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064413">
        <w:rPr>
          <w:rFonts w:ascii="Calibri" w:hAnsi="Calibri" w:cs="Calibri"/>
          <w:i/>
          <w:iCs/>
          <w:noProof/>
          <w:lang w:val="en-US"/>
        </w:rPr>
        <w:t>Nat. Biotechnol.</w:t>
      </w:r>
      <w:r w:rsidRPr="00064413">
        <w:rPr>
          <w:rFonts w:ascii="Calibri" w:hAnsi="Calibri" w:cs="Calibri"/>
          <w:noProof/>
          <w:lang w:val="en-US"/>
        </w:rPr>
        <w:t xml:space="preserve"> 29, 415–420. doi:10.1038/nbt.1823.</w:t>
      </w:r>
    </w:p>
    <w:p w14:paraId="024B8F8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rPr>
      </w:pPr>
      <w:r w:rsidRPr="00064413">
        <w:rPr>
          <w:rFonts w:ascii="Calibri" w:hAnsi="Calibri" w:cs="Calibri"/>
          <w:noProof/>
          <w:lang w:val="en-US"/>
        </w:rPr>
        <w:lastRenderedPageBreak/>
        <w:t xml:space="preserve">Zhang, G. K., Chain, F. J. J., Abbott, C. L., and Cristescu, M. E. (2018). Metabarcoding using multiplexed markers increases species detection in complex zooplankton communities. </w:t>
      </w:r>
      <w:r w:rsidRPr="00064413">
        <w:rPr>
          <w:rFonts w:ascii="Calibri" w:hAnsi="Calibri" w:cs="Calibri"/>
          <w:i/>
          <w:iCs/>
          <w:noProof/>
          <w:lang w:val="en-US"/>
        </w:rPr>
        <w:t>Evol. Appl.</w:t>
      </w:r>
      <w:r w:rsidRPr="00064413">
        <w:rPr>
          <w:rFonts w:ascii="Calibri" w:hAnsi="Calibri" w:cs="Calibri"/>
          <w:noProof/>
          <w:lang w:val="en-US"/>
        </w:rPr>
        <w:t xml:space="preserve"> 11, 1901–1914. doi:10.1111/eva.12694.</w:t>
      </w:r>
    </w:p>
    <w:p w14:paraId="4DFEFDCC" w14:textId="27CDAE58" w:rsidR="00EC6348" w:rsidRDefault="003A1E4D" w:rsidP="00064413">
      <w:pPr>
        <w:widowControl w:val="0"/>
        <w:autoSpaceDE w:val="0"/>
        <w:autoSpaceDN w:val="0"/>
        <w:adjustRightInd w:val="0"/>
        <w:spacing w:line="360" w:lineRule="auto"/>
        <w:ind w:left="480" w:hanging="480"/>
      </w:pPr>
      <w:r>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77777777" w:rsidR="001B2FBE" w:rsidRDefault="001B2FBE" w:rsidP="001B2FBE">
      <w:pPr>
        <w:pStyle w:val="Caption"/>
        <w:spacing w:line="360" w:lineRule="auto"/>
      </w:pPr>
      <w:r>
        <w:t xml:space="preserve">Supplementary Figure </w:t>
      </w:r>
      <w:r w:rsidR="005F161E">
        <w:fldChar w:fldCharType="begin"/>
      </w:r>
      <w:r w:rsidR="005F161E">
        <w:instrText xml:space="preserve"> SEQ Supplementary_Figure \* ARABIC </w:instrText>
      </w:r>
      <w:r w:rsidR="005F161E">
        <w:fldChar w:fldCharType="separate"/>
      </w:r>
      <w:r>
        <w:rPr>
          <w:noProof/>
        </w:rPr>
        <w:t>1</w:t>
      </w:r>
      <w:r w:rsidR="005F161E">
        <w:rPr>
          <w:noProof/>
        </w:rPr>
        <w:fldChar w:fldCharType="end"/>
      </w:r>
      <w:r>
        <w:t>: Fish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173A9E" w:rsidRDefault="00E601D1" w:rsidP="00F97E08">
      <w:pPr>
        <w:pStyle w:val="paragraph"/>
        <w:numPr>
          <w:ilvl w:val="0"/>
          <w:numId w:val="4"/>
        </w:numPr>
        <w:spacing w:before="0" w:beforeAutospacing="0" w:after="0" w:afterAutospacing="0"/>
        <w:textAlignment w:val="baseline"/>
        <w:rPr>
          <w:rFonts w:ascii="Calibri" w:hAnsi="Calibri" w:cs="Calibri"/>
          <w:lang w:val="nb-NO"/>
        </w:rPr>
      </w:pPr>
      <w:r w:rsidRPr="00173A9E">
        <w:rPr>
          <w:rFonts w:ascii="Calibri" w:hAnsi="Calibri" w:cs="Calibri"/>
          <w:lang w:val="nb-NO"/>
        </w:rPr>
        <w:t xml:space="preserve">0.2 µm </w:t>
      </w:r>
      <w:proofErr w:type="spellStart"/>
      <w:r w:rsidRPr="00173A9E">
        <w:rPr>
          <w:rFonts w:ascii="Calibri" w:hAnsi="Calibri" w:cs="Calibri"/>
          <w:lang w:val="nb-NO"/>
        </w:rPr>
        <w:t>Nalgene</w:t>
      </w:r>
      <w:proofErr w:type="spellEnd"/>
      <w:r w:rsidRPr="00173A9E">
        <w:rPr>
          <w:rFonts w:ascii="Calibri" w:hAnsi="Calibri" w:cs="Calibri"/>
          <w:lang w:val="nb-NO"/>
        </w:rPr>
        <w:t xml:space="preserve"> </w:t>
      </w:r>
      <w:proofErr w:type="spellStart"/>
      <w:r w:rsidRPr="00173A9E">
        <w:rPr>
          <w:rFonts w:ascii="Calibri" w:hAnsi="Calibri" w:cs="Calibri"/>
          <w:lang w:val="nb-NO"/>
        </w:rPr>
        <w:t>Analytical</w:t>
      </w:r>
      <w:proofErr w:type="spellEnd"/>
      <w:r w:rsidRPr="00173A9E">
        <w:rPr>
          <w:rFonts w:ascii="Calibri" w:hAnsi="Calibri" w:cs="Calibri"/>
          <w:lang w:val="nb-NO"/>
        </w:rPr>
        <w:t xml:space="preserve"> Test Filter </w:t>
      </w:r>
      <w:proofErr w:type="spellStart"/>
      <w:r w:rsidRPr="00173A9E">
        <w:rPr>
          <w:rFonts w:ascii="Calibri" w:hAnsi="Calibri" w:cs="Calibri"/>
          <w:lang w:val="nb-NO"/>
        </w:rPr>
        <w:t>Funnels</w:t>
      </w:r>
      <w:proofErr w:type="spellEnd"/>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w:t>
      </w:r>
      <w:proofErr w:type="gramStart"/>
      <w:r>
        <w:rPr>
          <w:rStyle w:val="normaltextrun"/>
          <w:rFonts w:ascii="Calibri" w:hAnsi="Calibri" w:cs="Calibri"/>
          <w:lang w:val="en-US"/>
        </w:rPr>
        <w:t>”,</w:t>
      </w:r>
      <w:proofErr w:type="gramEnd"/>
      <w:r>
        <w:rPr>
          <w:rStyle w:val="normaltextrun"/>
          <w:rFonts w:ascii="Calibri" w:hAnsi="Calibri" w:cs="Calibri"/>
          <w:lang w:val="en-US"/>
        </w:rPr>
        <w:t>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w:t>
      </w:r>
      <w:proofErr w:type="gramStart"/>
      <w:r w:rsidRPr="00E601D1">
        <w:rPr>
          <w:rStyle w:val="normaltextrun"/>
          <w:rFonts w:ascii="Calibri" w:hAnsi="Calibri" w:cs="Calibri"/>
          <w:i/>
          <w:iCs/>
          <w:color w:val="000000"/>
          <w:lang w:val="en-US"/>
        </w:rPr>
        <w:t>have to</w:t>
      </w:r>
      <w:proofErr w:type="gramEnd"/>
      <w:r w:rsidRPr="00E601D1">
        <w:rPr>
          <w:rStyle w:val="normaltextrun"/>
          <w:rFonts w:ascii="Calibri" w:hAnsi="Calibri" w:cs="Calibri"/>
          <w:i/>
          <w:iCs/>
          <w:color w:val="000000"/>
          <w:lang w:val="en-US"/>
        </w:rPr>
        <w:t xml:space="preserve">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xml:space="preserve"> and room temperature. (Note: Only 800 µl can be transferred at a time, so this step </w:t>
      </w:r>
      <w:proofErr w:type="gramStart"/>
      <w:r w:rsidRPr="007242ED">
        <w:rPr>
          <w:rStyle w:val="normaltextrun"/>
          <w:rFonts w:ascii="Calibri" w:hAnsi="Calibri" w:cs="Calibri"/>
          <w:color w:val="000000"/>
          <w:lang w:val="en-US"/>
        </w:rPr>
        <w:t>has to</w:t>
      </w:r>
      <w:proofErr w:type="gramEnd"/>
      <w:r w:rsidRPr="007242ED">
        <w:rPr>
          <w:rStyle w:val="normaltextrun"/>
          <w:rFonts w:ascii="Calibri" w:hAnsi="Calibri" w:cs="Calibri"/>
          <w:color w:val="000000"/>
          <w:lang w:val="en-US"/>
        </w:rPr>
        <w:t xml:space="preserve">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7848136" w14:textId="5C13762F" w:rsidR="001D2ECE" w:rsidRDefault="001D2ECE">
      <w:r>
        <w:br w:type="page"/>
      </w:r>
    </w:p>
    <w:p w14:paraId="1ADA4B21" w14:textId="265FC664" w:rsidR="00215C89" w:rsidRDefault="00215C89" w:rsidP="00215C89">
      <w:pPr>
        <w:pStyle w:val="Caption"/>
        <w:keepNext/>
      </w:pPr>
      <w:r>
        <w:lastRenderedPageBreak/>
        <w:t xml:space="preserve">Supplementary Table </w:t>
      </w:r>
      <w:r w:rsidR="005F161E">
        <w:fldChar w:fldCharType="begin"/>
      </w:r>
      <w:r w:rsidR="005F161E">
        <w:instrText xml:space="preserve"> SEQ Supplem</w:instrText>
      </w:r>
      <w:r w:rsidR="005F161E">
        <w:instrText xml:space="preserve">entary_Table \* ARABIC </w:instrText>
      </w:r>
      <w:r w:rsidR="005F161E">
        <w:fldChar w:fldCharType="separate"/>
      </w:r>
      <w:r>
        <w:rPr>
          <w:noProof/>
        </w:rPr>
        <w:t>1</w:t>
      </w:r>
      <w:r w:rsidR="005F161E">
        <w:rPr>
          <w:noProof/>
        </w:rPr>
        <w:fldChar w:fldCharType="end"/>
      </w:r>
      <w:r>
        <w:t xml:space="preserve">: </w:t>
      </w:r>
      <w:r w:rsidRPr="00485073">
        <w:t>Nanodrop Quantification</w:t>
      </w:r>
      <w:r>
        <w:t xml:space="preserve"> (RNA)</w:t>
      </w:r>
    </w:p>
    <w:tbl>
      <w:tblPr>
        <w:tblStyle w:val="TableGrid"/>
        <w:tblW w:w="0" w:type="auto"/>
        <w:tblLook w:val="04A0" w:firstRow="1" w:lastRow="0" w:firstColumn="1" w:lastColumn="0" w:noHBand="0" w:noVBand="1"/>
      </w:tblPr>
      <w:tblGrid>
        <w:gridCol w:w="1592"/>
        <w:gridCol w:w="2508"/>
        <w:gridCol w:w="1790"/>
        <w:gridCol w:w="1169"/>
        <w:gridCol w:w="1169"/>
      </w:tblGrid>
      <w:tr w:rsidR="00215C89" w14:paraId="695400E5" w14:textId="77777777" w:rsidTr="007C190C">
        <w:tc>
          <w:tcPr>
            <w:tcW w:w="1592" w:type="dxa"/>
          </w:tcPr>
          <w:p w14:paraId="4380E716" w14:textId="77777777" w:rsidR="00215C89" w:rsidRPr="00074DD4" w:rsidRDefault="00215C89" w:rsidP="007C190C">
            <w:pPr>
              <w:rPr>
                <w:b/>
                <w:bCs/>
              </w:rPr>
            </w:pPr>
            <w:r w:rsidRPr="00074DD4">
              <w:rPr>
                <w:b/>
                <w:bCs/>
              </w:rPr>
              <w:t>Sample</w:t>
            </w:r>
          </w:p>
        </w:tc>
        <w:tc>
          <w:tcPr>
            <w:tcW w:w="2508" w:type="dxa"/>
          </w:tcPr>
          <w:p w14:paraId="432E1660" w14:textId="77777777" w:rsidR="00215C89" w:rsidRPr="00074DD4" w:rsidRDefault="00215C89" w:rsidP="007C190C">
            <w:pPr>
              <w:rPr>
                <w:b/>
                <w:bCs/>
              </w:rPr>
            </w:pPr>
            <w:r w:rsidRPr="00074DD4">
              <w:rPr>
                <w:b/>
                <w:bCs/>
              </w:rPr>
              <w:t>Concentration [ng/µl]</w:t>
            </w:r>
          </w:p>
        </w:tc>
        <w:tc>
          <w:tcPr>
            <w:tcW w:w="1790" w:type="dxa"/>
          </w:tcPr>
          <w:p w14:paraId="5A1D437B" w14:textId="77777777" w:rsidR="00215C89" w:rsidRPr="00074DD4" w:rsidRDefault="00215C89" w:rsidP="007C190C">
            <w:pPr>
              <w:rPr>
                <w:b/>
                <w:bCs/>
              </w:rPr>
            </w:pPr>
            <w:r w:rsidRPr="00074DD4">
              <w:rPr>
                <w:b/>
                <w:bCs/>
              </w:rPr>
              <w:t>Total RNA [ng]</w:t>
            </w:r>
          </w:p>
        </w:tc>
        <w:tc>
          <w:tcPr>
            <w:tcW w:w="1169" w:type="dxa"/>
          </w:tcPr>
          <w:p w14:paraId="2FB2A106" w14:textId="77777777" w:rsidR="00215C89" w:rsidRPr="00074DD4" w:rsidRDefault="00215C89" w:rsidP="007C190C">
            <w:pPr>
              <w:rPr>
                <w:b/>
                <w:bCs/>
              </w:rPr>
            </w:pPr>
            <w:r w:rsidRPr="00074DD4">
              <w:rPr>
                <w:b/>
                <w:bCs/>
              </w:rPr>
              <w:t>260/230</w:t>
            </w:r>
          </w:p>
        </w:tc>
        <w:tc>
          <w:tcPr>
            <w:tcW w:w="1169" w:type="dxa"/>
          </w:tcPr>
          <w:p w14:paraId="72D826C3" w14:textId="77777777" w:rsidR="00215C89" w:rsidRPr="00074DD4" w:rsidRDefault="00215C89" w:rsidP="007C190C">
            <w:pPr>
              <w:rPr>
                <w:b/>
                <w:bCs/>
              </w:rPr>
            </w:pPr>
            <w:r w:rsidRPr="00074DD4">
              <w:rPr>
                <w:b/>
                <w:bCs/>
              </w:rPr>
              <w:t>260/280</w:t>
            </w:r>
          </w:p>
        </w:tc>
      </w:tr>
      <w:tr w:rsidR="00215C89" w14:paraId="03385E91" w14:textId="77777777" w:rsidTr="007C190C">
        <w:tc>
          <w:tcPr>
            <w:tcW w:w="1592" w:type="dxa"/>
          </w:tcPr>
          <w:p w14:paraId="56B34D59" w14:textId="77777777" w:rsidR="00215C89" w:rsidRDefault="00215C89" w:rsidP="007C190C">
            <w:r>
              <w:t>M4_RNA</w:t>
            </w:r>
          </w:p>
        </w:tc>
        <w:tc>
          <w:tcPr>
            <w:tcW w:w="2508" w:type="dxa"/>
          </w:tcPr>
          <w:p w14:paraId="37AB2859" w14:textId="77777777" w:rsidR="00215C89" w:rsidRDefault="00215C89" w:rsidP="007C190C">
            <w:r w:rsidRPr="00074DD4">
              <w:t>1.87</w:t>
            </w:r>
          </w:p>
        </w:tc>
        <w:tc>
          <w:tcPr>
            <w:tcW w:w="1790" w:type="dxa"/>
          </w:tcPr>
          <w:p w14:paraId="3C37B014" w14:textId="77777777" w:rsidR="00215C89" w:rsidRDefault="00215C89" w:rsidP="007C190C">
            <w:r w:rsidRPr="00074DD4">
              <w:t>33.66</w:t>
            </w:r>
          </w:p>
        </w:tc>
        <w:tc>
          <w:tcPr>
            <w:tcW w:w="1169" w:type="dxa"/>
          </w:tcPr>
          <w:p w14:paraId="3F6ACFA0" w14:textId="77777777" w:rsidR="00215C89" w:rsidRDefault="00215C89" w:rsidP="007C190C">
            <w:r w:rsidRPr="00074DD4">
              <w:t>0.36</w:t>
            </w:r>
          </w:p>
        </w:tc>
        <w:tc>
          <w:tcPr>
            <w:tcW w:w="1169" w:type="dxa"/>
          </w:tcPr>
          <w:p w14:paraId="7FABF73A" w14:textId="77777777" w:rsidR="00215C89" w:rsidRDefault="00215C89" w:rsidP="007C190C">
            <w:r w:rsidRPr="00074DD4">
              <w:t>8.19</w:t>
            </w:r>
          </w:p>
        </w:tc>
      </w:tr>
      <w:tr w:rsidR="00215C89" w14:paraId="555B4D37" w14:textId="77777777" w:rsidTr="007C190C">
        <w:tc>
          <w:tcPr>
            <w:tcW w:w="1592" w:type="dxa"/>
          </w:tcPr>
          <w:p w14:paraId="249082C5" w14:textId="77777777" w:rsidR="00215C89" w:rsidRDefault="00215C89" w:rsidP="007C190C">
            <w:r>
              <w:t>M5_RNA</w:t>
            </w:r>
          </w:p>
        </w:tc>
        <w:tc>
          <w:tcPr>
            <w:tcW w:w="2508" w:type="dxa"/>
          </w:tcPr>
          <w:p w14:paraId="56F58BD8" w14:textId="77777777" w:rsidR="00215C89" w:rsidRDefault="00215C89" w:rsidP="007C190C">
            <w:r w:rsidRPr="00074DD4">
              <w:t>3.32</w:t>
            </w:r>
          </w:p>
        </w:tc>
        <w:tc>
          <w:tcPr>
            <w:tcW w:w="1790" w:type="dxa"/>
          </w:tcPr>
          <w:p w14:paraId="2502CADE" w14:textId="77777777" w:rsidR="00215C89" w:rsidRDefault="00215C89" w:rsidP="007C190C">
            <w:r w:rsidRPr="00074DD4">
              <w:t>59.76</w:t>
            </w:r>
          </w:p>
        </w:tc>
        <w:tc>
          <w:tcPr>
            <w:tcW w:w="1169" w:type="dxa"/>
          </w:tcPr>
          <w:p w14:paraId="772D619D" w14:textId="77777777" w:rsidR="00215C89" w:rsidRDefault="00215C89" w:rsidP="007C190C">
            <w:r w:rsidRPr="00074DD4">
              <w:t>0.39</w:t>
            </w:r>
          </w:p>
        </w:tc>
        <w:tc>
          <w:tcPr>
            <w:tcW w:w="1169" w:type="dxa"/>
          </w:tcPr>
          <w:p w14:paraId="2306C25E" w14:textId="77777777" w:rsidR="00215C89" w:rsidRDefault="00215C89" w:rsidP="007C190C">
            <w:r w:rsidRPr="00074DD4">
              <w:t>2.02</w:t>
            </w:r>
          </w:p>
        </w:tc>
      </w:tr>
      <w:tr w:rsidR="00215C89" w14:paraId="552EB6A4" w14:textId="77777777" w:rsidTr="007C190C">
        <w:tc>
          <w:tcPr>
            <w:tcW w:w="1592" w:type="dxa"/>
          </w:tcPr>
          <w:p w14:paraId="2AAE123F" w14:textId="77777777" w:rsidR="00215C89" w:rsidRDefault="00215C89" w:rsidP="007C190C">
            <w:r>
              <w:t>M6_RNA</w:t>
            </w:r>
          </w:p>
        </w:tc>
        <w:tc>
          <w:tcPr>
            <w:tcW w:w="2508" w:type="dxa"/>
          </w:tcPr>
          <w:p w14:paraId="72FEB780" w14:textId="77777777" w:rsidR="00215C89" w:rsidRDefault="00215C89" w:rsidP="007C190C">
            <w:r w:rsidRPr="00074DD4">
              <w:t>2.96</w:t>
            </w:r>
          </w:p>
        </w:tc>
        <w:tc>
          <w:tcPr>
            <w:tcW w:w="1790" w:type="dxa"/>
          </w:tcPr>
          <w:p w14:paraId="30D2A7AE" w14:textId="77777777" w:rsidR="00215C89" w:rsidRDefault="00215C89" w:rsidP="007C190C">
            <w:r w:rsidRPr="00074DD4">
              <w:t>53.28</w:t>
            </w:r>
          </w:p>
        </w:tc>
        <w:tc>
          <w:tcPr>
            <w:tcW w:w="1169" w:type="dxa"/>
          </w:tcPr>
          <w:p w14:paraId="1C77938F" w14:textId="77777777" w:rsidR="00215C89" w:rsidRDefault="00215C89" w:rsidP="007C190C">
            <w:r w:rsidRPr="00074DD4">
              <w:t>0.33</w:t>
            </w:r>
          </w:p>
        </w:tc>
        <w:tc>
          <w:tcPr>
            <w:tcW w:w="1169" w:type="dxa"/>
          </w:tcPr>
          <w:p w14:paraId="32648428" w14:textId="77777777" w:rsidR="00215C89" w:rsidRDefault="00215C89" w:rsidP="007C190C">
            <w:r w:rsidRPr="00074DD4">
              <w:t>3.79</w:t>
            </w:r>
          </w:p>
        </w:tc>
      </w:tr>
      <w:tr w:rsidR="00215C89" w14:paraId="7A97D0EE" w14:textId="77777777" w:rsidTr="007C190C">
        <w:tc>
          <w:tcPr>
            <w:tcW w:w="1592" w:type="dxa"/>
          </w:tcPr>
          <w:p w14:paraId="7C218FAF" w14:textId="77777777" w:rsidR="00215C89" w:rsidRDefault="00215C89" w:rsidP="007C190C">
            <w:proofErr w:type="spellStart"/>
            <w:r>
              <w:t>M_Neg_RNA</w:t>
            </w:r>
            <w:proofErr w:type="spellEnd"/>
          </w:p>
        </w:tc>
        <w:tc>
          <w:tcPr>
            <w:tcW w:w="2508" w:type="dxa"/>
          </w:tcPr>
          <w:p w14:paraId="2E92322C" w14:textId="77777777" w:rsidR="00215C89" w:rsidRDefault="00215C89" w:rsidP="007C190C">
            <w:r w:rsidRPr="00074DD4">
              <w:t>0.73</w:t>
            </w:r>
          </w:p>
        </w:tc>
        <w:tc>
          <w:tcPr>
            <w:tcW w:w="1790" w:type="dxa"/>
          </w:tcPr>
          <w:p w14:paraId="399B96BB" w14:textId="77777777" w:rsidR="00215C89" w:rsidRDefault="00215C89" w:rsidP="007C190C">
            <w:r w:rsidRPr="00074DD4">
              <w:t>13.14</w:t>
            </w:r>
          </w:p>
        </w:tc>
        <w:tc>
          <w:tcPr>
            <w:tcW w:w="1169" w:type="dxa"/>
          </w:tcPr>
          <w:p w14:paraId="20F2481F" w14:textId="77777777" w:rsidR="00215C89" w:rsidRDefault="00215C89" w:rsidP="007C190C">
            <w:r w:rsidRPr="00074DD4">
              <w:t>0.09</w:t>
            </w:r>
          </w:p>
        </w:tc>
        <w:tc>
          <w:tcPr>
            <w:tcW w:w="1169" w:type="dxa"/>
          </w:tcPr>
          <w:p w14:paraId="09C58BFB" w14:textId="77777777" w:rsidR="00215C89" w:rsidRDefault="00215C89" w:rsidP="007C190C">
            <w:r>
              <w:t>-</w:t>
            </w:r>
            <w:r w:rsidRPr="00074DD4">
              <w:t>1.43</w:t>
            </w:r>
          </w:p>
        </w:tc>
      </w:tr>
      <w:tr w:rsidR="00215C89" w14:paraId="3F2E39BF" w14:textId="77777777" w:rsidTr="007C190C">
        <w:tc>
          <w:tcPr>
            <w:tcW w:w="1592" w:type="dxa"/>
          </w:tcPr>
          <w:p w14:paraId="2D3735DF" w14:textId="77777777" w:rsidR="00215C89" w:rsidRDefault="00215C89" w:rsidP="007C190C">
            <w:proofErr w:type="spellStart"/>
            <w:r>
              <w:t>M_Ext_RNA</w:t>
            </w:r>
            <w:proofErr w:type="spellEnd"/>
          </w:p>
        </w:tc>
        <w:tc>
          <w:tcPr>
            <w:tcW w:w="2508" w:type="dxa"/>
          </w:tcPr>
          <w:p w14:paraId="3A1A65C8" w14:textId="77777777" w:rsidR="00215C89" w:rsidRDefault="00215C89" w:rsidP="007C190C">
            <w:r w:rsidRPr="00074DD4">
              <w:t>0.43</w:t>
            </w:r>
          </w:p>
        </w:tc>
        <w:tc>
          <w:tcPr>
            <w:tcW w:w="1790" w:type="dxa"/>
          </w:tcPr>
          <w:p w14:paraId="21BF8539" w14:textId="77777777" w:rsidR="00215C89" w:rsidRDefault="00215C89" w:rsidP="007C190C">
            <w:r w:rsidRPr="00074DD4">
              <w:t>7.74</w:t>
            </w:r>
          </w:p>
        </w:tc>
        <w:tc>
          <w:tcPr>
            <w:tcW w:w="1169" w:type="dxa"/>
          </w:tcPr>
          <w:p w14:paraId="4B668DD5" w14:textId="77777777" w:rsidR="00215C89" w:rsidRDefault="00215C89" w:rsidP="007C190C">
            <w:r w:rsidRPr="00074DD4">
              <w:t>0.08</w:t>
            </w:r>
          </w:p>
        </w:tc>
        <w:tc>
          <w:tcPr>
            <w:tcW w:w="1169" w:type="dxa"/>
          </w:tcPr>
          <w:p w14:paraId="385C1213" w14:textId="77777777" w:rsidR="00215C89" w:rsidRDefault="00215C89" w:rsidP="007C190C">
            <w:r w:rsidRPr="00074DD4">
              <w:t>4.22</w:t>
            </w:r>
          </w:p>
        </w:tc>
      </w:tr>
      <w:tr w:rsidR="00215C89" w14:paraId="2775A0D4" w14:textId="77777777" w:rsidTr="007C190C">
        <w:tc>
          <w:tcPr>
            <w:tcW w:w="1592" w:type="dxa"/>
          </w:tcPr>
          <w:p w14:paraId="6B6A1BDE" w14:textId="77777777" w:rsidR="00215C89" w:rsidRDefault="00215C89" w:rsidP="007C190C">
            <w:r>
              <w:t>F4_RNA</w:t>
            </w:r>
          </w:p>
        </w:tc>
        <w:tc>
          <w:tcPr>
            <w:tcW w:w="2508" w:type="dxa"/>
          </w:tcPr>
          <w:p w14:paraId="60BBF86D" w14:textId="77777777" w:rsidR="00215C89" w:rsidRDefault="00215C89" w:rsidP="007C190C">
            <w:r w:rsidRPr="00074DD4">
              <w:t>35.14</w:t>
            </w:r>
          </w:p>
        </w:tc>
        <w:tc>
          <w:tcPr>
            <w:tcW w:w="1790" w:type="dxa"/>
          </w:tcPr>
          <w:p w14:paraId="26365347" w14:textId="77777777" w:rsidR="00215C89" w:rsidRDefault="00215C89" w:rsidP="007C190C">
            <w:r w:rsidRPr="00074DD4">
              <w:t>632.52</w:t>
            </w:r>
          </w:p>
        </w:tc>
        <w:tc>
          <w:tcPr>
            <w:tcW w:w="1169" w:type="dxa"/>
          </w:tcPr>
          <w:p w14:paraId="0D2590EE" w14:textId="77777777" w:rsidR="00215C89" w:rsidRDefault="00215C89" w:rsidP="007C190C">
            <w:r w:rsidRPr="00074DD4">
              <w:t>0.12</w:t>
            </w:r>
          </w:p>
        </w:tc>
        <w:tc>
          <w:tcPr>
            <w:tcW w:w="1169" w:type="dxa"/>
          </w:tcPr>
          <w:p w14:paraId="7535AE88" w14:textId="77777777" w:rsidR="00215C89" w:rsidRDefault="00215C89" w:rsidP="007C190C">
            <w:r w:rsidRPr="00074DD4">
              <w:t>1.79</w:t>
            </w:r>
          </w:p>
        </w:tc>
      </w:tr>
      <w:tr w:rsidR="00215C89" w14:paraId="594E6F4A" w14:textId="77777777" w:rsidTr="007C190C">
        <w:tc>
          <w:tcPr>
            <w:tcW w:w="1592" w:type="dxa"/>
          </w:tcPr>
          <w:p w14:paraId="66A79D96" w14:textId="77777777" w:rsidR="00215C89" w:rsidRDefault="00215C89" w:rsidP="007C190C">
            <w:r>
              <w:t>F5_RNA</w:t>
            </w:r>
          </w:p>
        </w:tc>
        <w:tc>
          <w:tcPr>
            <w:tcW w:w="2508" w:type="dxa"/>
          </w:tcPr>
          <w:p w14:paraId="475562A7" w14:textId="77777777" w:rsidR="00215C89" w:rsidRDefault="00215C89" w:rsidP="007C190C">
            <w:r w:rsidRPr="00074DD4">
              <w:t>33.22</w:t>
            </w:r>
          </w:p>
        </w:tc>
        <w:tc>
          <w:tcPr>
            <w:tcW w:w="1790" w:type="dxa"/>
          </w:tcPr>
          <w:p w14:paraId="31B66E5F" w14:textId="77777777" w:rsidR="00215C89" w:rsidRDefault="00215C89" w:rsidP="007C190C">
            <w:r w:rsidRPr="00074DD4">
              <w:t>597.96</w:t>
            </w:r>
          </w:p>
        </w:tc>
        <w:tc>
          <w:tcPr>
            <w:tcW w:w="1169" w:type="dxa"/>
          </w:tcPr>
          <w:p w14:paraId="3EB4F3D9" w14:textId="77777777" w:rsidR="00215C89" w:rsidRDefault="00215C89" w:rsidP="007C190C">
            <w:r w:rsidRPr="00074DD4">
              <w:t>0.42</w:t>
            </w:r>
          </w:p>
        </w:tc>
        <w:tc>
          <w:tcPr>
            <w:tcW w:w="1169" w:type="dxa"/>
          </w:tcPr>
          <w:p w14:paraId="3EFBB4A8" w14:textId="77777777" w:rsidR="00215C89" w:rsidRDefault="00215C89" w:rsidP="007C190C">
            <w:r w:rsidRPr="00074DD4">
              <w:t>2.12</w:t>
            </w:r>
          </w:p>
        </w:tc>
      </w:tr>
      <w:tr w:rsidR="00215C89" w14:paraId="32F3F123" w14:textId="77777777" w:rsidTr="007C190C">
        <w:tc>
          <w:tcPr>
            <w:tcW w:w="1592" w:type="dxa"/>
          </w:tcPr>
          <w:p w14:paraId="3110570E" w14:textId="77777777" w:rsidR="00215C89" w:rsidRDefault="00215C89" w:rsidP="007C190C">
            <w:r>
              <w:t>F6_RNA</w:t>
            </w:r>
          </w:p>
        </w:tc>
        <w:tc>
          <w:tcPr>
            <w:tcW w:w="2508" w:type="dxa"/>
          </w:tcPr>
          <w:p w14:paraId="5AE88083" w14:textId="77777777" w:rsidR="00215C89" w:rsidRDefault="00215C89" w:rsidP="007C190C">
            <w:r w:rsidRPr="00074DD4">
              <w:t>26.52</w:t>
            </w:r>
          </w:p>
        </w:tc>
        <w:tc>
          <w:tcPr>
            <w:tcW w:w="1790" w:type="dxa"/>
          </w:tcPr>
          <w:p w14:paraId="249705EC" w14:textId="77777777" w:rsidR="00215C89" w:rsidRDefault="00215C89" w:rsidP="007C190C">
            <w:r w:rsidRPr="00074DD4">
              <w:t>477.36</w:t>
            </w:r>
          </w:p>
        </w:tc>
        <w:tc>
          <w:tcPr>
            <w:tcW w:w="1169" w:type="dxa"/>
          </w:tcPr>
          <w:p w14:paraId="50CAEA87" w14:textId="77777777" w:rsidR="00215C89" w:rsidRDefault="00215C89" w:rsidP="007C190C">
            <w:r w:rsidRPr="00074DD4">
              <w:t>0.12</w:t>
            </w:r>
          </w:p>
        </w:tc>
        <w:tc>
          <w:tcPr>
            <w:tcW w:w="1169" w:type="dxa"/>
          </w:tcPr>
          <w:p w14:paraId="139414F0" w14:textId="77777777" w:rsidR="00215C89" w:rsidRDefault="00215C89" w:rsidP="007C190C">
            <w:r>
              <w:t>1.81</w:t>
            </w:r>
          </w:p>
        </w:tc>
      </w:tr>
      <w:tr w:rsidR="00215C89" w14:paraId="2B8E52F3" w14:textId="77777777" w:rsidTr="007C190C">
        <w:tc>
          <w:tcPr>
            <w:tcW w:w="1592" w:type="dxa"/>
          </w:tcPr>
          <w:p w14:paraId="53769D29" w14:textId="77777777" w:rsidR="00215C89" w:rsidRDefault="00215C89" w:rsidP="007C190C">
            <w:proofErr w:type="spellStart"/>
            <w:r>
              <w:t>F_Neg_RNA</w:t>
            </w:r>
            <w:proofErr w:type="spellEnd"/>
          </w:p>
        </w:tc>
        <w:tc>
          <w:tcPr>
            <w:tcW w:w="2508" w:type="dxa"/>
          </w:tcPr>
          <w:p w14:paraId="087818BF" w14:textId="77777777" w:rsidR="00215C89" w:rsidRDefault="00215C89" w:rsidP="007C190C">
            <w:r w:rsidRPr="00074DD4">
              <w:t>8.89</w:t>
            </w:r>
          </w:p>
        </w:tc>
        <w:tc>
          <w:tcPr>
            <w:tcW w:w="1790" w:type="dxa"/>
          </w:tcPr>
          <w:p w14:paraId="025A0B9E" w14:textId="77777777" w:rsidR="00215C89" w:rsidRDefault="00215C89" w:rsidP="007C190C">
            <w:r w:rsidRPr="00074DD4">
              <w:t>160.02</w:t>
            </w:r>
          </w:p>
        </w:tc>
        <w:tc>
          <w:tcPr>
            <w:tcW w:w="1169" w:type="dxa"/>
          </w:tcPr>
          <w:p w14:paraId="537C50AA" w14:textId="77777777" w:rsidR="00215C89" w:rsidRDefault="00215C89" w:rsidP="007C190C">
            <w:r w:rsidRPr="00074DD4">
              <w:t>0.03</w:t>
            </w:r>
          </w:p>
        </w:tc>
        <w:tc>
          <w:tcPr>
            <w:tcW w:w="1169" w:type="dxa"/>
          </w:tcPr>
          <w:p w14:paraId="632F604D" w14:textId="77777777" w:rsidR="00215C89" w:rsidRDefault="00215C89" w:rsidP="007C190C">
            <w:r w:rsidRPr="00074DD4">
              <w:t>0.96</w:t>
            </w:r>
          </w:p>
        </w:tc>
      </w:tr>
      <w:tr w:rsidR="00215C89" w14:paraId="1D4046C3" w14:textId="77777777" w:rsidTr="007C190C">
        <w:tc>
          <w:tcPr>
            <w:tcW w:w="1592" w:type="dxa"/>
          </w:tcPr>
          <w:p w14:paraId="0E10FA1D" w14:textId="77777777" w:rsidR="00215C89" w:rsidRDefault="00215C89" w:rsidP="007C190C">
            <w:proofErr w:type="spellStart"/>
            <w:r>
              <w:t>F_Ext_RNA</w:t>
            </w:r>
            <w:proofErr w:type="spellEnd"/>
          </w:p>
        </w:tc>
        <w:tc>
          <w:tcPr>
            <w:tcW w:w="2508" w:type="dxa"/>
          </w:tcPr>
          <w:p w14:paraId="3C57E91A" w14:textId="77777777" w:rsidR="00215C89" w:rsidRDefault="00215C89" w:rsidP="007C190C">
            <w:r w:rsidRPr="00074DD4">
              <w:t>10.67</w:t>
            </w:r>
          </w:p>
        </w:tc>
        <w:tc>
          <w:tcPr>
            <w:tcW w:w="1790" w:type="dxa"/>
          </w:tcPr>
          <w:p w14:paraId="139657A0" w14:textId="77777777" w:rsidR="00215C89" w:rsidRDefault="00215C89" w:rsidP="007C190C">
            <w:r w:rsidRPr="00074DD4">
              <w:t>192.06</w:t>
            </w:r>
          </w:p>
        </w:tc>
        <w:tc>
          <w:tcPr>
            <w:tcW w:w="1169" w:type="dxa"/>
          </w:tcPr>
          <w:p w14:paraId="09AC4C0D" w14:textId="77777777" w:rsidR="00215C89" w:rsidRDefault="00215C89" w:rsidP="007C190C">
            <w:r w:rsidRPr="00074DD4">
              <w:t>0.06</w:t>
            </w:r>
          </w:p>
        </w:tc>
        <w:tc>
          <w:tcPr>
            <w:tcW w:w="1169" w:type="dxa"/>
          </w:tcPr>
          <w:p w14:paraId="31EE47AB" w14:textId="77777777" w:rsidR="00215C89" w:rsidRDefault="00215C89" w:rsidP="007C190C">
            <w:r w:rsidRPr="00074DD4">
              <w:t>0.67</w:t>
            </w:r>
          </w:p>
        </w:tc>
      </w:tr>
    </w:tbl>
    <w:p w14:paraId="073D830D" w14:textId="2DCDBF0B" w:rsidR="001D2ECE" w:rsidRDefault="001D2ECE" w:rsidP="00776123"/>
    <w:p w14:paraId="1994E350" w14:textId="19E13E49" w:rsidR="000E68D1" w:rsidRDefault="000E68D1" w:rsidP="000E68D1">
      <w:pPr>
        <w:pStyle w:val="Caption"/>
        <w:keepNext/>
      </w:pPr>
      <w:r>
        <w:t xml:space="preserve">Supplementary Table </w:t>
      </w:r>
      <w:r w:rsidR="005F161E">
        <w:fldChar w:fldCharType="begin"/>
      </w:r>
      <w:r w:rsidR="005F161E">
        <w:instrText xml:space="preserve"> SEQ Supplementary_Table \* ARABIC </w:instrText>
      </w:r>
      <w:r w:rsidR="005F161E">
        <w:fldChar w:fldCharType="separate"/>
      </w:r>
      <w:r w:rsidR="00215C89">
        <w:rPr>
          <w:noProof/>
        </w:rPr>
        <w:t>2</w:t>
      </w:r>
      <w:r w:rsidR="005F161E">
        <w:rPr>
          <w:noProof/>
        </w:rPr>
        <w:fldChar w:fldCharType="end"/>
      </w:r>
      <w:r>
        <w:t xml:space="preserve">: </w:t>
      </w:r>
      <w:r w:rsidRPr="0092187E">
        <w:t>Bioanalysis</w:t>
      </w:r>
      <w:r>
        <w:t xml:space="preserve"> (RNA)</w:t>
      </w:r>
    </w:p>
    <w:tbl>
      <w:tblPr>
        <w:tblStyle w:val="TableGrid"/>
        <w:tblW w:w="7826" w:type="dxa"/>
        <w:tblLook w:val="04A0" w:firstRow="1" w:lastRow="0" w:firstColumn="1" w:lastColumn="0" w:noHBand="0" w:noVBand="1"/>
      </w:tblPr>
      <w:tblGrid>
        <w:gridCol w:w="1592"/>
        <w:gridCol w:w="1239"/>
        <w:gridCol w:w="697"/>
        <w:gridCol w:w="2508"/>
        <w:gridCol w:w="1790"/>
      </w:tblGrid>
      <w:tr w:rsidR="00100D81" w14:paraId="63AC2CED" w14:textId="77777777" w:rsidTr="000E68D1">
        <w:tc>
          <w:tcPr>
            <w:tcW w:w="1592" w:type="dxa"/>
          </w:tcPr>
          <w:p w14:paraId="5F075F05" w14:textId="7DDD1960" w:rsidR="00100D81" w:rsidRPr="00074DD4" w:rsidRDefault="00100D81" w:rsidP="00776123">
            <w:pPr>
              <w:rPr>
                <w:b/>
                <w:bCs/>
              </w:rPr>
            </w:pPr>
            <w:r w:rsidRPr="00074DD4">
              <w:rPr>
                <w:b/>
                <w:bCs/>
              </w:rPr>
              <w:t>Sample</w:t>
            </w:r>
          </w:p>
        </w:tc>
        <w:tc>
          <w:tcPr>
            <w:tcW w:w="1239" w:type="dxa"/>
          </w:tcPr>
          <w:p w14:paraId="38D53AED" w14:textId="0C6011A0" w:rsidR="00100D81" w:rsidRPr="00074DD4" w:rsidRDefault="00100D81" w:rsidP="00776123">
            <w:pPr>
              <w:rPr>
                <w:b/>
                <w:bCs/>
              </w:rPr>
            </w:pPr>
            <w:r w:rsidRPr="00074DD4">
              <w:rPr>
                <w:b/>
                <w:bCs/>
              </w:rPr>
              <w:t>28S/18S</w:t>
            </w:r>
          </w:p>
        </w:tc>
        <w:tc>
          <w:tcPr>
            <w:tcW w:w="697" w:type="dxa"/>
          </w:tcPr>
          <w:p w14:paraId="67427674" w14:textId="3B45F595" w:rsidR="00100D81" w:rsidRPr="00074DD4" w:rsidRDefault="00100D81" w:rsidP="00776123">
            <w:pPr>
              <w:rPr>
                <w:b/>
                <w:bCs/>
              </w:rPr>
            </w:pPr>
            <w:r w:rsidRPr="00074DD4">
              <w:rPr>
                <w:b/>
                <w:bCs/>
              </w:rPr>
              <w:t>RIN</w:t>
            </w:r>
          </w:p>
        </w:tc>
        <w:tc>
          <w:tcPr>
            <w:tcW w:w="2508" w:type="dxa"/>
          </w:tcPr>
          <w:p w14:paraId="7BC7309B" w14:textId="104D4B2F" w:rsidR="00100D81" w:rsidRPr="00074DD4" w:rsidRDefault="00100D81" w:rsidP="00776123">
            <w:pPr>
              <w:rPr>
                <w:b/>
                <w:bCs/>
              </w:rPr>
            </w:pPr>
            <w:r w:rsidRPr="00074DD4">
              <w:rPr>
                <w:b/>
                <w:bCs/>
              </w:rPr>
              <w:t>Concentration [ng/µl]</w:t>
            </w:r>
          </w:p>
        </w:tc>
        <w:tc>
          <w:tcPr>
            <w:tcW w:w="1790" w:type="dxa"/>
          </w:tcPr>
          <w:p w14:paraId="23A09CCD" w14:textId="2C5A0680" w:rsidR="00100D81" w:rsidRPr="00074DD4" w:rsidRDefault="00100D81" w:rsidP="00776123">
            <w:pPr>
              <w:rPr>
                <w:b/>
                <w:bCs/>
              </w:rPr>
            </w:pPr>
            <w:r w:rsidRPr="00074DD4">
              <w:rPr>
                <w:b/>
                <w:bCs/>
              </w:rPr>
              <w:t>Total RNA [ng]</w:t>
            </w:r>
          </w:p>
        </w:tc>
      </w:tr>
      <w:tr w:rsidR="00100D81" w14:paraId="6F0ADA18" w14:textId="77777777" w:rsidTr="000E68D1">
        <w:tc>
          <w:tcPr>
            <w:tcW w:w="1592" w:type="dxa"/>
          </w:tcPr>
          <w:p w14:paraId="5F4472BD" w14:textId="477FC0A2" w:rsidR="00100D81" w:rsidRDefault="00100D81" w:rsidP="00776123">
            <w:r>
              <w:t>M4_RNA</w:t>
            </w:r>
          </w:p>
        </w:tc>
        <w:tc>
          <w:tcPr>
            <w:tcW w:w="1239" w:type="dxa"/>
          </w:tcPr>
          <w:p w14:paraId="5FF2930D" w14:textId="0EEA3E5A" w:rsidR="00100D81" w:rsidRDefault="00100D81" w:rsidP="00776123">
            <w:r w:rsidRPr="00074DD4">
              <w:t>1.279624</w:t>
            </w:r>
          </w:p>
        </w:tc>
        <w:tc>
          <w:tcPr>
            <w:tcW w:w="697" w:type="dxa"/>
          </w:tcPr>
          <w:p w14:paraId="7800441E" w14:textId="6D6FF7B6" w:rsidR="00100D81" w:rsidRDefault="00100D81" w:rsidP="00776123">
            <w:r>
              <w:t>N/A</w:t>
            </w:r>
          </w:p>
        </w:tc>
        <w:tc>
          <w:tcPr>
            <w:tcW w:w="2508" w:type="dxa"/>
          </w:tcPr>
          <w:p w14:paraId="3D423067" w14:textId="4B66BFD6" w:rsidR="00100D81" w:rsidRDefault="00100D81" w:rsidP="00776123">
            <w:r w:rsidRPr="00074DD4">
              <w:t>1.87</w:t>
            </w:r>
          </w:p>
        </w:tc>
        <w:tc>
          <w:tcPr>
            <w:tcW w:w="1790" w:type="dxa"/>
          </w:tcPr>
          <w:p w14:paraId="2F47C2D9" w14:textId="3FDA56F9" w:rsidR="00100D81" w:rsidRDefault="00100D81" w:rsidP="00776123">
            <w:r w:rsidRPr="00074DD4">
              <w:t>33.66</w:t>
            </w:r>
          </w:p>
        </w:tc>
      </w:tr>
      <w:tr w:rsidR="00100D81" w14:paraId="1E750B59" w14:textId="77777777" w:rsidTr="000E68D1">
        <w:tc>
          <w:tcPr>
            <w:tcW w:w="1592" w:type="dxa"/>
          </w:tcPr>
          <w:p w14:paraId="0E5DADB4" w14:textId="6D180A52" w:rsidR="00100D81" w:rsidRDefault="00100D81" w:rsidP="00100D81">
            <w:r>
              <w:t>M5_RNA</w:t>
            </w:r>
          </w:p>
        </w:tc>
        <w:tc>
          <w:tcPr>
            <w:tcW w:w="1239" w:type="dxa"/>
          </w:tcPr>
          <w:p w14:paraId="3ADD83EB" w14:textId="55074338" w:rsidR="00100D81" w:rsidRDefault="00100D81" w:rsidP="00100D81">
            <w:r w:rsidRPr="00074DD4">
              <w:t>1.1748</w:t>
            </w:r>
          </w:p>
        </w:tc>
        <w:tc>
          <w:tcPr>
            <w:tcW w:w="697" w:type="dxa"/>
          </w:tcPr>
          <w:p w14:paraId="5F1AAAAE" w14:textId="7B42E391" w:rsidR="00100D81" w:rsidRDefault="00100D81" w:rsidP="00100D81">
            <w:r>
              <w:t>N/A</w:t>
            </w:r>
          </w:p>
        </w:tc>
        <w:tc>
          <w:tcPr>
            <w:tcW w:w="2508" w:type="dxa"/>
          </w:tcPr>
          <w:p w14:paraId="1D12CD06" w14:textId="6D39949D" w:rsidR="00100D81" w:rsidRDefault="00100D81" w:rsidP="00100D81">
            <w:r w:rsidRPr="00074DD4">
              <w:t>3.32</w:t>
            </w:r>
          </w:p>
        </w:tc>
        <w:tc>
          <w:tcPr>
            <w:tcW w:w="1790" w:type="dxa"/>
          </w:tcPr>
          <w:p w14:paraId="755023A9" w14:textId="36476D51" w:rsidR="00100D81" w:rsidRDefault="00100D81" w:rsidP="00100D81">
            <w:r w:rsidRPr="00074DD4">
              <w:t>59.76</w:t>
            </w:r>
          </w:p>
        </w:tc>
      </w:tr>
      <w:tr w:rsidR="00100D81" w14:paraId="429025A3" w14:textId="77777777" w:rsidTr="000E68D1">
        <w:tc>
          <w:tcPr>
            <w:tcW w:w="1592" w:type="dxa"/>
          </w:tcPr>
          <w:p w14:paraId="0B41200A" w14:textId="0F273BB8" w:rsidR="00100D81" w:rsidRDefault="00100D81" w:rsidP="00100D81">
            <w:r>
              <w:t>M6_RNA</w:t>
            </w:r>
          </w:p>
        </w:tc>
        <w:tc>
          <w:tcPr>
            <w:tcW w:w="1239" w:type="dxa"/>
          </w:tcPr>
          <w:p w14:paraId="5C76D6C7" w14:textId="12AAA2AC" w:rsidR="00100D81" w:rsidRDefault="00100D81" w:rsidP="00100D81">
            <w:r w:rsidRPr="00074DD4">
              <w:t>1.123146</w:t>
            </w:r>
          </w:p>
        </w:tc>
        <w:tc>
          <w:tcPr>
            <w:tcW w:w="697" w:type="dxa"/>
          </w:tcPr>
          <w:p w14:paraId="561A8481" w14:textId="50211C73" w:rsidR="00100D81" w:rsidRDefault="00100D81" w:rsidP="00100D81">
            <w:r>
              <w:t>N/A</w:t>
            </w:r>
          </w:p>
        </w:tc>
        <w:tc>
          <w:tcPr>
            <w:tcW w:w="2508" w:type="dxa"/>
          </w:tcPr>
          <w:p w14:paraId="525A3E80" w14:textId="372F6678" w:rsidR="00100D81" w:rsidRDefault="00100D81" w:rsidP="00100D81">
            <w:r w:rsidRPr="00074DD4">
              <w:t>2.96</w:t>
            </w:r>
          </w:p>
        </w:tc>
        <w:tc>
          <w:tcPr>
            <w:tcW w:w="1790" w:type="dxa"/>
          </w:tcPr>
          <w:p w14:paraId="6B1C9515" w14:textId="307AD619" w:rsidR="00100D81" w:rsidRDefault="00100D81" w:rsidP="00100D81">
            <w:r w:rsidRPr="00074DD4">
              <w:t>53.28</w:t>
            </w:r>
          </w:p>
        </w:tc>
      </w:tr>
      <w:tr w:rsidR="00100D81" w14:paraId="7137959F" w14:textId="77777777" w:rsidTr="000E68D1">
        <w:tc>
          <w:tcPr>
            <w:tcW w:w="1592" w:type="dxa"/>
          </w:tcPr>
          <w:p w14:paraId="2F00C458" w14:textId="7CED7DF7" w:rsidR="00100D81" w:rsidRDefault="00100D81" w:rsidP="00100D81">
            <w:proofErr w:type="spellStart"/>
            <w:r>
              <w:t>M_Neg_RNA</w:t>
            </w:r>
            <w:proofErr w:type="spellEnd"/>
          </w:p>
        </w:tc>
        <w:tc>
          <w:tcPr>
            <w:tcW w:w="1239" w:type="dxa"/>
          </w:tcPr>
          <w:p w14:paraId="4B792D8C" w14:textId="1BDBE904" w:rsidR="00100D81" w:rsidRDefault="00100D81" w:rsidP="00100D81">
            <w:r>
              <w:t>0</w:t>
            </w:r>
          </w:p>
        </w:tc>
        <w:tc>
          <w:tcPr>
            <w:tcW w:w="697" w:type="dxa"/>
          </w:tcPr>
          <w:p w14:paraId="02D53BF0" w14:textId="27AFA0C1" w:rsidR="00100D81" w:rsidRDefault="00100D81" w:rsidP="00100D81">
            <w:r w:rsidRPr="00074DD4">
              <w:t>1.2</w:t>
            </w:r>
          </w:p>
        </w:tc>
        <w:tc>
          <w:tcPr>
            <w:tcW w:w="2508" w:type="dxa"/>
          </w:tcPr>
          <w:p w14:paraId="49692521" w14:textId="4E15717D" w:rsidR="00100D81" w:rsidRDefault="00100D81" w:rsidP="00100D81">
            <w:r w:rsidRPr="00074DD4">
              <w:t>0.73</w:t>
            </w:r>
          </w:p>
        </w:tc>
        <w:tc>
          <w:tcPr>
            <w:tcW w:w="1790" w:type="dxa"/>
          </w:tcPr>
          <w:p w14:paraId="61C22CA5" w14:textId="73744203" w:rsidR="00100D81" w:rsidRDefault="00100D81" w:rsidP="00100D81">
            <w:r w:rsidRPr="00074DD4">
              <w:t>13.14</w:t>
            </w:r>
          </w:p>
        </w:tc>
      </w:tr>
      <w:tr w:rsidR="00100D81" w14:paraId="75996F06" w14:textId="77777777" w:rsidTr="000E68D1">
        <w:tc>
          <w:tcPr>
            <w:tcW w:w="1592" w:type="dxa"/>
          </w:tcPr>
          <w:p w14:paraId="7C73F33D" w14:textId="490CB5CA" w:rsidR="00100D81" w:rsidRDefault="00100D81" w:rsidP="00100D81">
            <w:proofErr w:type="spellStart"/>
            <w:r>
              <w:t>M_Ext_RNA</w:t>
            </w:r>
            <w:proofErr w:type="spellEnd"/>
          </w:p>
        </w:tc>
        <w:tc>
          <w:tcPr>
            <w:tcW w:w="1239" w:type="dxa"/>
          </w:tcPr>
          <w:p w14:paraId="07475C61" w14:textId="5E86FFB7" w:rsidR="00100D81" w:rsidRDefault="00100D81" w:rsidP="00100D81">
            <w:r>
              <w:t>0</w:t>
            </w:r>
          </w:p>
        </w:tc>
        <w:tc>
          <w:tcPr>
            <w:tcW w:w="697" w:type="dxa"/>
          </w:tcPr>
          <w:p w14:paraId="57AFBA65" w14:textId="17B6C583" w:rsidR="00100D81" w:rsidRDefault="00100D81" w:rsidP="00100D81">
            <w:r w:rsidRPr="00074DD4">
              <w:t>1.7</w:t>
            </w:r>
          </w:p>
        </w:tc>
        <w:tc>
          <w:tcPr>
            <w:tcW w:w="2508" w:type="dxa"/>
          </w:tcPr>
          <w:p w14:paraId="0B8EA7A3" w14:textId="59C3EB4F" w:rsidR="00100D81" w:rsidRDefault="00100D81" w:rsidP="00100D81">
            <w:r w:rsidRPr="00074DD4">
              <w:t>0.43</w:t>
            </w:r>
          </w:p>
        </w:tc>
        <w:tc>
          <w:tcPr>
            <w:tcW w:w="1790" w:type="dxa"/>
          </w:tcPr>
          <w:p w14:paraId="7AC1BDC0" w14:textId="4C2722CB" w:rsidR="00100D81" w:rsidRDefault="00100D81" w:rsidP="00100D81">
            <w:r w:rsidRPr="00074DD4">
              <w:t>7.74</w:t>
            </w:r>
          </w:p>
        </w:tc>
      </w:tr>
      <w:tr w:rsidR="00100D81" w14:paraId="44FB8961" w14:textId="77777777" w:rsidTr="000E68D1">
        <w:tc>
          <w:tcPr>
            <w:tcW w:w="1592" w:type="dxa"/>
          </w:tcPr>
          <w:p w14:paraId="1A453830" w14:textId="5036E1A9" w:rsidR="00100D81" w:rsidRDefault="00100D81" w:rsidP="00100D81">
            <w:r>
              <w:t>F4_RNA</w:t>
            </w:r>
          </w:p>
        </w:tc>
        <w:tc>
          <w:tcPr>
            <w:tcW w:w="1239" w:type="dxa"/>
          </w:tcPr>
          <w:p w14:paraId="6C89386A" w14:textId="5130BA45" w:rsidR="00100D81" w:rsidRDefault="00100D81" w:rsidP="00100D81">
            <w:r w:rsidRPr="00074DD4">
              <w:t>1.439941</w:t>
            </w:r>
          </w:p>
        </w:tc>
        <w:tc>
          <w:tcPr>
            <w:tcW w:w="697" w:type="dxa"/>
          </w:tcPr>
          <w:p w14:paraId="67463670" w14:textId="6D6EDD67" w:rsidR="00100D81" w:rsidRDefault="00100D81" w:rsidP="00100D81">
            <w:r w:rsidRPr="00074DD4">
              <w:t>7.6</w:t>
            </w:r>
          </w:p>
        </w:tc>
        <w:tc>
          <w:tcPr>
            <w:tcW w:w="2508" w:type="dxa"/>
          </w:tcPr>
          <w:p w14:paraId="0BA35150" w14:textId="759EF01F" w:rsidR="00100D81" w:rsidRDefault="00100D81" w:rsidP="00100D81">
            <w:r w:rsidRPr="00074DD4">
              <w:t>35.14</w:t>
            </w:r>
          </w:p>
        </w:tc>
        <w:tc>
          <w:tcPr>
            <w:tcW w:w="1790" w:type="dxa"/>
          </w:tcPr>
          <w:p w14:paraId="13732FC0" w14:textId="146EB192" w:rsidR="00100D81" w:rsidRDefault="00100D81" w:rsidP="00100D81">
            <w:r w:rsidRPr="00074DD4">
              <w:t>632.52</w:t>
            </w:r>
          </w:p>
        </w:tc>
      </w:tr>
      <w:tr w:rsidR="00100D81" w14:paraId="3698E939" w14:textId="77777777" w:rsidTr="000E68D1">
        <w:tc>
          <w:tcPr>
            <w:tcW w:w="1592" w:type="dxa"/>
          </w:tcPr>
          <w:p w14:paraId="00D223A9" w14:textId="0467E859" w:rsidR="00100D81" w:rsidRDefault="00100D81" w:rsidP="00100D81">
            <w:r>
              <w:t>F5_RNA</w:t>
            </w:r>
          </w:p>
        </w:tc>
        <w:tc>
          <w:tcPr>
            <w:tcW w:w="1239" w:type="dxa"/>
          </w:tcPr>
          <w:p w14:paraId="18AEC092" w14:textId="5566BAAA" w:rsidR="00100D81" w:rsidRDefault="00100D81" w:rsidP="00074DD4">
            <w:r w:rsidRPr="00074DD4">
              <w:t>1.366829</w:t>
            </w:r>
          </w:p>
        </w:tc>
        <w:tc>
          <w:tcPr>
            <w:tcW w:w="697" w:type="dxa"/>
          </w:tcPr>
          <w:p w14:paraId="031E6108" w14:textId="6113DE2D" w:rsidR="00100D81" w:rsidRDefault="00100D81" w:rsidP="00100D81">
            <w:r w:rsidRPr="00074DD4">
              <w:t>7.7</w:t>
            </w:r>
          </w:p>
        </w:tc>
        <w:tc>
          <w:tcPr>
            <w:tcW w:w="2508" w:type="dxa"/>
          </w:tcPr>
          <w:p w14:paraId="3F7D3388" w14:textId="523F5D0E" w:rsidR="00100D81" w:rsidRDefault="00100D81" w:rsidP="00100D81">
            <w:r w:rsidRPr="00074DD4">
              <w:t>33.22</w:t>
            </w:r>
          </w:p>
        </w:tc>
        <w:tc>
          <w:tcPr>
            <w:tcW w:w="1790" w:type="dxa"/>
          </w:tcPr>
          <w:p w14:paraId="412EAC68" w14:textId="63E1D3D3" w:rsidR="00100D81" w:rsidRDefault="00100D81" w:rsidP="00100D81">
            <w:r w:rsidRPr="00074DD4">
              <w:t>597.96</w:t>
            </w:r>
          </w:p>
        </w:tc>
      </w:tr>
      <w:tr w:rsidR="00100D81" w14:paraId="7B3635D4" w14:textId="77777777" w:rsidTr="000E68D1">
        <w:tc>
          <w:tcPr>
            <w:tcW w:w="1592" w:type="dxa"/>
          </w:tcPr>
          <w:p w14:paraId="23380893" w14:textId="13D74F41" w:rsidR="00100D81" w:rsidRDefault="00100D81" w:rsidP="00100D81">
            <w:r>
              <w:t>F6_RNA</w:t>
            </w:r>
          </w:p>
        </w:tc>
        <w:tc>
          <w:tcPr>
            <w:tcW w:w="1239" w:type="dxa"/>
          </w:tcPr>
          <w:p w14:paraId="37ADB337" w14:textId="7C0CF155" w:rsidR="00100D81" w:rsidRDefault="00100D81" w:rsidP="00100D81">
            <w:r>
              <w:t>0</w:t>
            </w:r>
          </w:p>
        </w:tc>
        <w:tc>
          <w:tcPr>
            <w:tcW w:w="697" w:type="dxa"/>
          </w:tcPr>
          <w:p w14:paraId="1DC10738" w14:textId="1908766F" w:rsidR="00100D81" w:rsidRDefault="00100D81" w:rsidP="00100D81">
            <w:r>
              <w:t>N/A</w:t>
            </w:r>
          </w:p>
        </w:tc>
        <w:tc>
          <w:tcPr>
            <w:tcW w:w="2508" w:type="dxa"/>
          </w:tcPr>
          <w:p w14:paraId="113EB8B4" w14:textId="328B63BD" w:rsidR="00100D81" w:rsidRDefault="00100D81" w:rsidP="00100D81">
            <w:r w:rsidRPr="00074DD4">
              <w:t>26.52</w:t>
            </w:r>
          </w:p>
        </w:tc>
        <w:tc>
          <w:tcPr>
            <w:tcW w:w="1790" w:type="dxa"/>
          </w:tcPr>
          <w:p w14:paraId="2E407E33" w14:textId="69883B83" w:rsidR="00100D81" w:rsidRDefault="00100D81" w:rsidP="00100D81">
            <w:r w:rsidRPr="00074DD4">
              <w:t>477.36</w:t>
            </w:r>
          </w:p>
        </w:tc>
      </w:tr>
      <w:tr w:rsidR="00100D81" w14:paraId="72C87775" w14:textId="77777777" w:rsidTr="000E68D1">
        <w:tc>
          <w:tcPr>
            <w:tcW w:w="1592" w:type="dxa"/>
          </w:tcPr>
          <w:p w14:paraId="69BBF4E8" w14:textId="43E6FACD" w:rsidR="00100D81" w:rsidRDefault="00100D81" w:rsidP="00100D81">
            <w:proofErr w:type="spellStart"/>
            <w:r>
              <w:t>F_Neg_RNA</w:t>
            </w:r>
            <w:proofErr w:type="spellEnd"/>
          </w:p>
        </w:tc>
        <w:tc>
          <w:tcPr>
            <w:tcW w:w="1239" w:type="dxa"/>
          </w:tcPr>
          <w:p w14:paraId="6AAF61E3" w14:textId="179352A0" w:rsidR="00100D81" w:rsidRDefault="00100D81" w:rsidP="00100D81">
            <w:r>
              <w:t>0</w:t>
            </w:r>
          </w:p>
        </w:tc>
        <w:tc>
          <w:tcPr>
            <w:tcW w:w="697" w:type="dxa"/>
          </w:tcPr>
          <w:p w14:paraId="654B3A19" w14:textId="287E1531" w:rsidR="00100D81" w:rsidRDefault="00100D81" w:rsidP="00100D81">
            <w:r w:rsidRPr="00074DD4">
              <w:t>1.7</w:t>
            </w:r>
          </w:p>
        </w:tc>
        <w:tc>
          <w:tcPr>
            <w:tcW w:w="2508" w:type="dxa"/>
          </w:tcPr>
          <w:p w14:paraId="1200BBDC" w14:textId="3ADC5A92" w:rsidR="00100D81" w:rsidRDefault="00100D81" w:rsidP="00100D81">
            <w:r w:rsidRPr="00074DD4">
              <w:t>8.89</w:t>
            </w:r>
          </w:p>
        </w:tc>
        <w:tc>
          <w:tcPr>
            <w:tcW w:w="1790" w:type="dxa"/>
          </w:tcPr>
          <w:p w14:paraId="4133942E" w14:textId="2A600614" w:rsidR="00100D81" w:rsidRDefault="00100D81" w:rsidP="00100D81">
            <w:r w:rsidRPr="00074DD4">
              <w:t>160.02</w:t>
            </w:r>
          </w:p>
        </w:tc>
      </w:tr>
      <w:tr w:rsidR="00100D81" w14:paraId="5FFDEFE4" w14:textId="77777777" w:rsidTr="000E68D1">
        <w:tc>
          <w:tcPr>
            <w:tcW w:w="1592" w:type="dxa"/>
          </w:tcPr>
          <w:p w14:paraId="0F9BC00A" w14:textId="4CDBB5E0" w:rsidR="00100D81" w:rsidRDefault="00100D81" w:rsidP="00100D81">
            <w:proofErr w:type="spellStart"/>
            <w:r>
              <w:t>F_Ext_RNA</w:t>
            </w:r>
            <w:proofErr w:type="spellEnd"/>
          </w:p>
        </w:tc>
        <w:tc>
          <w:tcPr>
            <w:tcW w:w="1239" w:type="dxa"/>
          </w:tcPr>
          <w:p w14:paraId="6522EEE9" w14:textId="09D58AA3" w:rsidR="00100D81" w:rsidRDefault="00100D81" w:rsidP="00100D81">
            <w:r>
              <w:t>0</w:t>
            </w:r>
          </w:p>
        </w:tc>
        <w:tc>
          <w:tcPr>
            <w:tcW w:w="697" w:type="dxa"/>
          </w:tcPr>
          <w:p w14:paraId="08345217" w14:textId="07FFAFE0" w:rsidR="00100D81" w:rsidRDefault="00100D81" w:rsidP="00100D81">
            <w:r w:rsidRPr="00074DD4">
              <w:t>1.5</w:t>
            </w:r>
          </w:p>
        </w:tc>
        <w:tc>
          <w:tcPr>
            <w:tcW w:w="2508" w:type="dxa"/>
          </w:tcPr>
          <w:p w14:paraId="5A3DEFFB" w14:textId="6CC774E5" w:rsidR="00100D81" w:rsidRDefault="00100D81" w:rsidP="00100D81">
            <w:r w:rsidRPr="00074DD4">
              <w:t>10.67</w:t>
            </w:r>
          </w:p>
        </w:tc>
        <w:tc>
          <w:tcPr>
            <w:tcW w:w="1790" w:type="dxa"/>
          </w:tcPr>
          <w:p w14:paraId="152C4FCC" w14:textId="40D5FFE9" w:rsidR="00100D81" w:rsidRDefault="00100D81" w:rsidP="00100D81">
            <w:r w:rsidRPr="00074DD4">
              <w:t>192.06</w:t>
            </w:r>
          </w:p>
        </w:tc>
      </w:tr>
    </w:tbl>
    <w:p w14:paraId="4926DAD1" w14:textId="2BE8F32B" w:rsidR="00100D81" w:rsidRDefault="00100D81" w:rsidP="00776123"/>
    <w:p w14:paraId="22C57D55" w14:textId="0F682D9E" w:rsidR="00100D81" w:rsidRDefault="00100D81" w:rsidP="00776123"/>
    <w:p w14:paraId="0B94D9CF" w14:textId="4443D805" w:rsidR="00C67427" w:rsidRDefault="00C67427" w:rsidP="00C67427">
      <w:pPr>
        <w:pStyle w:val="Caption"/>
        <w:keepNext/>
      </w:pPr>
      <w:r>
        <w:t xml:space="preserve">Supplementary Table </w:t>
      </w:r>
      <w:r w:rsidR="005F161E">
        <w:fldChar w:fldCharType="begin"/>
      </w:r>
      <w:r w:rsidR="005F161E">
        <w:instrText xml:space="preserve"> SEQ Supplementary_Table \* ARABIC </w:instrText>
      </w:r>
      <w:r w:rsidR="005F161E">
        <w:fldChar w:fldCharType="separate"/>
      </w:r>
      <w:r>
        <w:rPr>
          <w:noProof/>
        </w:rPr>
        <w:t>3</w:t>
      </w:r>
      <w:r w:rsidR="005F161E">
        <w:rPr>
          <w:noProof/>
        </w:rPr>
        <w:fldChar w:fldCharType="end"/>
      </w:r>
      <w:r>
        <w:t xml:space="preserve">: </w:t>
      </w:r>
      <w:r w:rsidRPr="008A0671">
        <w:t>Fluorescence Assay Quantification</w:t>
      </w:r>
      <w:r>
        <w:t xml:space="preserve"> (DNA)</w:t>
      </w:r>
    </w:p>
    <w:tbl>
      <w:tblPr>
        <w:tblStyle w:val="TableGrid"/>
        <w:tblW w:w="0" w:type="auto"/>
        <w:tblLook w:val="04A0" w:firstRow="1" w:lastRow="0" w:firstColumn="1" w:lastColumn="0" w:noHBand="0" w:noVBand="1"/>
      </w:tblPr>
      <w:tblGrid>
        <w:gridCol w:w="1609"/>
        <w:gridCol w:w="2508"/>
        <w:gridCol w:w="1806"/>
      </w:tblGrid>
      <w:tr w:rsidR="00C67427" w14:paraId="2EF39562" w14:textId="77777777" w:rsidTr="007C190C">
        <w:tc>
          <w:tcPr>
            <w:tcW w:w="1609" w:type="dxa"/>
          </w:tcPr>
          <w:p w14:paraId="6874988A" w14:textId="77777777" w:rsidR="00C67427" w:rsidRPr="00074DD4" w:rsidRDefault="00C67427" w:rsidP="007C190C">
            <w:pPr>
              <w:rPr>
                <w:b/>
                <w:bCs/>
              </w:rPr>
            </w:pPr>
            <w:r w:rsidRPr="00074DD4">
              <w:rPr>
                <w:b/>
                <w:bCs/>
              </w:rPr>
              <w:t>Sample</w:t>
            </w:r>
          </w:p>
        </w:tc>
        <w:tc>
          <w:tcPr>
            <w:tcW w:w="2508" w:type="dxa"/>
          </w:tcPr>
          <w:p w14:paraId="5C0CC4C4" w14:textId="77777777" w:rsidR="00C67427" w:rsidRPr="00074DD4" w:rsidRDefault="00C67427" w:rsidP="007C190C">
            <w:pPr>
              <w:rPr>
                <w:b/>
                <w:bCs/>
              </w:rPr>
            </w:pPr>
            <w:r w:rsidRPr="00074DD4">
              <w:rPr>
                <w:b/>
                <w:bCs/>
              </w:rPr>
              <w:t>Concentration [ng/µl]</w:t>
            </w:r>
          </w:p>
        </w:tc>
        <w:tc>
          <w:tcPr>
            <w:tcW w:w="1806" w:type="dxa"/>
          </w:tcPr>
          <w:p w14:paraId="70E57CD9" w14:textId="77777777" w:rsidR="00C67427" w:rsidRPr="00074DD4" w:rsidRDefault="00C67427" w:rsidP="007C190C">
            <w:pPr>
              <w:rPr>
                <w:b/>
                <w:bCs/>
              </w:rPr>
            </w:pPr>
            <w:r w:rsidRPr="00074DD4">
              <w:rPr>
                <w:b/>
                <w:bCs/>
              </w:rPr>
              <w:t>Total DNA [ng]</w:t>
            </w:r>
          </w:p>
        </w:tc>
      </w:tr>
      <w:tr w:rsidR="00C67427" w14:paraId="75E571A6" w14:textId="77777777" w:rsidTr="007C190C">
        <w:tc>
          <w:tcPr>
            <w:tcW w:w="1609" w:type="dxa"/>
          </w:tcPr>
          <w:p w14:paraId="51B69084" w14:textId="77777777" w:rsidR="00C67427" w:rsidRDefault="00C67427" w:rsidP="007C190C">
            <w:r>
              <w:t>M4_DNA</w:t>
            </w:r>
          </w:p>
        </w:tc>
        <w:tc>
          <w:tcPr>
            <w:tcW w:w="2508" w:type="dxa"/>
          </w:tcPr>
          <w:p w14:paraId="63D2EF78" w14:textId="77777777" w:rsidR="00C67427" w:rsidRDefault="00C67427" w:rsidP="007C190C">
            <w:r w:rsidRPr="00074DD4">
              <w:t>2.7856</w:t>
            </w:r>
          </w:p>
        </w:tc>
        <w:tc>
          <w:tcPr>
            <w:tcW w:w="1806" w:type="dxa"/>
          </w:tcPr>
          <w:p w14:paraId="2E39AE6E" w14:textId="77777777" w:rsidR="00C67427" w:rsidRDefault="00C67427" w:rsidP="007C190C">
            <w:r w:rsidRPr="00074DD4">
              <w:t>136.494</w:t>
            </w:r>
          </w:p>
        </w:tc>
      </w:tr>
      <w:tr w:rsidR="00C67427" w14:paraId="391E9A0B" w14:textId="77777777" w:rsidTr="007C190C">
        <w:tc>
          <w:tcPr>
            <w:tcW w:w="1609" w:type="dxa"/>
          </w:tcPr>
          <w:p w14:paraId="7E45D647" w14:textId="77777777" w:rsidR="00C67427" w:rsidRDefault="00C67427" w:rsidP="007C190C">
            <w:r>
              <w:t>M5_DNA</w:t>
            </w:r>
          </w:p>
        </w:tc>
        <w:tc>
          <w:tcPr>
            <w:tcW w:w="2508" w:type="dxa"/>
          </w:tcPr>
          <w:p w14:paraId="583A4E10" w14:textId="77777777" w:rsidR="00C67427" w:rsidRDefault="00C67427" w:rsidP="007C190C">
            <w:r w:rsidRPr="00074DD4">
              <w:t>3.0507</w:t>
            </w:r>
          </w:p>
        </w:tc>
        <w:tc>
          <w:tcPr>
            <w:tcW w:w="1806" w:type="dxa"/>
          </w:tcPr>
          <w:p w14:paraId="4FD1A7C9" w14:textId="77777777" w:rsidR="00C67427" w:rsidRDefault="00C67427" w:rsidP="007C190C">
            <w:r w:rsidRPr="00074DD4">
              <w:t>149.484</w:t>
            </w:r>
          </w:p>
        </w:tc>
      </w:tr>
      <w:tr w:rsidR="00C67427" w14:paraId="3B77640B" w14:textId="77777777" w:rsidTr="007C190C">
        <w:tc>
          <w:tcPr>
            <w:tcW w:w="1609" w:type="dxa"/>
          </w:tcPr>
          <w:p w14:paraId="66087189" w14:textId="77777777" w:rsidR="00C67427" w:rsidRDefault="00C67427" w:rsidP="007C190C">
            <w:r>
              <w:t>M6_DNA</w:t>
            </w:r>
          </w:p>
        </w:tc>
        <w:tc>
          <w:tcPr>
            <w:tcW w:w="2508" w:type="dxa"/>
          </w:tcPr>
          <w:p w14:paraId="6CF870EE" w14:textId="77777777" w:rsidR="00C67427" w:rsidRDefault="00C67427" w:rsidP="007C190C">
            <w:r w:rsidRPr="00074DD4">
              <w:t>2.3648</w:t>
            </w:r>
          </w:p>
        </w:tc>
        <w:tc>
          <w:tcPr>
            <w:tcW w:w="1806" w:type="dxa"/>
          </w:tcPr>
          <w:p w14:paraId="12114456" w14:textId="77777777" w:rsidR="00C67427" w:rsidRDefault="00C67427" w:rsidP="007C190C">
            <w:r w:rsidRPr="00074DD4">
              <w:t>115.875</w:t>
            </w:r>
          </w:p>
        </w:tc>
      </w:tr>
      <w:tr w:rsidR="00C67427" w14:paraId="5F279182" w14:textId="77777777" w:rsidTr="007C190C">
        <w:tc>
          <w:tcPr>
            <w:tcW w:w="1609" w:type="dxa"/>
          </w:tcPr>
          <w:p w14:paraId="6E45DACD" w14:textId="77777777" w:rsidR="00C67427" w:rsidRDefault="00C67427" w:rsidP="007C190C">
            <w:proofErr w:type="spellStart"/>
            <w:r>
              <w:t>M_Neg_DNA</w:t>
            </w:r>
            <w:proofErr w:type="spellEnd"/>
          </w:p>
        </w:tc>
        <w:tc>
          <w:tcPr>
            <w:tcW w:w="2508" w:type="dxa"/>
          </w:tcPr>
          <w:p w14:paraId="08E7DE64" w14:textId="77777777" w:rsidR="00C67427" w:rsidRDefault="00C67427" w:rsidP="007C190C">
            <w:r>
              <w:t>0</w:t>
            </w:r>
          </w:p>
        </w:tc>
        <w:tc>
          <w:tcPr>
            <w:tcW w:w="1806" w:type="dxa"/>
          </w:tcPr>
          <w:p w14:paraId="424B55CE" w14:textId="77777777" w:rsidR="00C67427" w:rsidRDefault="00C67427" w:rsidP="007C190C">
            <w:r>
              <w:t>0</w:t>
            </w:r>
          </w:p>
        </w:tc>
      </w:tr>
      <w:tr w:rsidR="00C67427" w14:paraId="3021ACB8" w14:textId="77777777" w:rsidTr="007C190C">
        <w:tc>
          <w:tcPr>
            <w:tcW w:w="1609" w:type="dxa"/>
          </w:tcPr>
          <w:p w14:paraId="0C06019F" w14:textId="77777777" w:rsidR="00C67427" w:rsidRDefault="00C67427" w:rsidP="007C190C">
            <w:proofErr w:type="spellStart"/>
            <w:r>
              <w:t>M_Ext_DNA</w:t>
            </w:r>
            <w:proofErr w:type="spellEnd"/>
          </w:p>
        </w:tc>
        <w:tc>
          <w:tcPr>
            <w:tcW w:w="2508" w:type="dxa"/>
          </w:tcPr>
          <w:p w14:paraId="5D78D89F" w14:textId="77777777" w:rsidR="00C67427" w:rsidRDefault="00C67427" w:rsidP="007C190C">
            <w:r>
              <w:t>0</w:t>
            </w:r>
          </w:p>
        </w:tc>
        <w:tc>
          <w:tcPr>
            <w:tcW w:w="1806" w:type="dxa"/>
          </w:tcPr>
          <w:p w14:paraId="001B3DE2" w14:textId="77777777" w:rsidR="00C67427" w:rsidRDefault="00C67427" w:rsidP="007C190C">
            <w:r>
              <w:t>0</w:t>
            </w:r>
          </w:p>
        </w:tc>
      </w:tr>
      <w:tr w:rsidR="00C67427" w14:paraId="6502F558" w14:textId="77777777" w:rsidTr="007C190C">
        <w:tc>
          <w:tcPr>
            <w:tcW w:w="1609" w:type="dxa"/>
          </w:tcPr>
          <w:p w14:paraId="16EBC95E" w14:textId="77777777" w:rsidR="00C67427" w:rsidRDefault="00C67427" w:rsidP="007C190C">
            <w:r>
              <w:t>F4_DNA</w:t>
            </w:r>
          </w:p>
        </w:tc>
        <w:tc>
          <w:tcPr>
            <w:tcW w:w="2508" w:type="dxa"/>
          </w:tcPr>
          <w:p w14:paraId="6E98D7B0" w14:textId="77777777" w:rsidR="00C67427" w:rsidRDefault="00C67427" w:rsidP="007C190C">
            <w:r w:rsidRPr="00074DD4">
              <w:t>32.711</w:t>
            </w:r>
          </w:p>
        </w:tc>
        <w:tc>
          <w:tcPr>
            <w:tcW w:w="1806" w:type="dxa"/>
          </w:tcPr>
          <w:p w14:paraId="78977225" w14:textId="77777777" w:rsidR="00C67427" w:rsidRDefault="00C67427" w:rsidP="007C190C">
            <w:r w:rsidRPr="00074DD4">
              <w:t>1602.839</w:t>
            </w:r>
          </w:p>
        </w:tc>
      </w:tr>
      <w:tr w:rsidR="00C67427" w14:paraId="307D3022" w14:textId="77777777" w:rsidTr="007C190C">
        <w:tc>
          <w:tcPr>
            <w:tcW w:w="1609" w:type="dxa"/>
          </w:tcPr>
          <w:p w14:paraId="3D8B0D35" w14:textId="77777777" w:rsidR="00C67427" w:rsidRDefault="00C67427" w:rsidP="007C190C">
            <w:r>
              <w:t>F5_DNA</w:t>
            </w:r>
          </w:p>
        </w:tc>
        <w:tc>
          <w:tcPr>
            <w:tcW w:w="2508" w:type="dxa"/>
          </w:tcPr>
          <w:p w14:paraId="1A8674BC" w14:textId="77777777" w:rsidR="00C67427" w:rsidRDefault="00C67427" w:rsidP="007C190C">
            <w:r w:rsidRPr="00074DD4">
              <w:t>28.057</w:t>
            </w:r>
          </w:p>
        </w:tc>
        <w:tc>
          <w:tcPr>
            <w:tcW w:w="1806" w:type="dxa"/>
          </w:tcPr>
          <w:p w14:paraId="333918E7" w14:textId="77777777" w:rsidR="00C67427" w:rsidRDefault="00C67427" w:rsidP="007C190C">
            <w:r w:rsidRPr="00074DD4">
              <w:t>1374.793</w:t>
            </w:r>
          </w:p>
        </w:tc>
      </w:tr>
      <w:tr w:rsidR="00C67427" w14:paraId="3F238EED" w14:textId="77777777" w:rsidTr="007C190C">
        <w:tc>
          <w:tcPr>
            <w:tcW w:w="1609" w:type="dxa"/>
          </w:tcPr>
          <w:p w14:paraId="4DAC5680" w14:textId="77777777" w:rsidR="00C67427" w:rsidRDefault="00C67427" w:rsidP="007C190C">
            <w:r>
              <w:t>F6_DNA</w:t>
            </w:r>
          </w:p>
        </w:tc>
        <w:tc>
          <w:tcPr>
            <w:tcW w:w="2508" w:type="dxa"/>
          </w:tcPr>
          <w:p w14:paraId="677F57A5" w14:textId="77777777" w:rsidR="00C67427" w:rsidRDefault="00C67427" w:rsidP="007C190C">
            <w:r w:rsidRPr="00074DD4">
              <w:t>43.549</w:t>
            </w:r>
          </w:p>
        </w:tc>
        <w:tc>
          <w:tcPr>
            <w:tcW w:w="1806" w:type="dxa"/>
          </w:tcPr>
          <w:p w14:paraId="1B524B68" w14:textId="77777777" w:rsidR="00C67427" w:rsidRDefault="00C67427" w:rsidP="007C190C">
            <w:r w:rsidRPr="00074DD4">
              <w:t>2133.901</w:t>
            </w:r>
          </w:p>
        </w:tc>
      </w:tr>
      <w:tr w:rsidR="00C67427" w14:paraId="1F53FA80" w14:textId="77777777" w:rsidTr="007C190C">
        <w:tc>
          <w:tcPr>
            <w:tcW w:w="1609" w:type="dxa"/>
          </w:tcPr>
          <w:p w14:paraId="522EF223" w14:textId="77777777" w:rsidR="00C67427" w:rsidRDefault="00C67427" w:rsidP="007C190C">
            <w:proofErr w:type="spellStart"/>
            <w:r>
              <w:t>F_Neg_DNA</w:t>
            </w:r>
            <w:proofErr w:type="spellEnd"/>
          </w:p>
        </w:tc>
        <w:tc>
          <w:tcPr>
            <w:tcW w:w="2508" w:type="dxa"/>
          </w:tcPr>
          <w:p w14:paraId="6E0C12F6" w14:textId="77777777" w:rsidR="00C67427" w:rsidRDefault="00C67427" w:rsidP="007C190C">
            <w:r>
              <w:t>0</w:t>
            </w:r>
          </w:p>
        </w:tc>
        <w:tc>
          <w:tcPr>
            <w:tcW w:w="1806" w:type="dxa"/>
          </w:tcPr>
          <w:p w14:paraId="604056EF" w14:textId="77777777" w:rsidR="00C67427" w:rsidRDefault="00C67427" w:rsidP="007C190C">
            <w:r>
              <w:t>0</w:t>
            </w:r>
          </w:p>
        </w:tc>
      </w:tr>
      <w:tr w:rsidR="00C67427" w14:paraId="7A3CC12D" w14:textId="77777777" w:rsidTr="007C190C">
        <w:tc>
          <w:tcPr>
            <w:tcW w:w="1609" w:type="dxa"/>
          </w:tcPr>
          <w:p w14:paraId="73BDB4A6" w14:textId="77777777" w:rsidR="00C67427" w:rsidRDefault="00C67427" w:rsidP="007C190C">
            <w:proofErr w:type="spellStart"/>
            <w:r>
              <w:t>F_Ext_DNA</w:t>
            </w:r>
            <w:proofErr w:type="spellEnd"/>
          </w:p>
        </w:tc>
        <w:tc>
          <w:tcPr>
            <w:tcW w:w="2508" w:type="dxa"/>
          </w:tcPr>
          <w:p w14:paraId="4FC82E54" w14:textId="77777777" w:rsidR="00C67427" w:rsidRDefault="00C67427" w:rsidP="007C190C">
            <w:r w:rsidRPr="00074DD4">
              <w:t>0.046519</w:t>
            </w:r>
          </w:p>
        </w:tc>
        <w:tc>
          <w:tcPr>
            <w:tcW w:w="1806" w:type="dxa"/>
          </w:tcPr>
          <w:p w14:paraId="4DA62741" w14:textId="77777777" w:rsidR="00C67427" w:rsidRDefault="00C67427" w:rsidP="007C190C">
            <w:r w:rsidRPr="00074DD4">
              <w:t>2.279</w:t>
            </w:r>
          </w:p>
        </w:tc>
      </w:tr>
    </w:tbl>
    <w:p w14:paraId="2AAAB8AD" w14:textId="727B9A1D" w:rsidR="00C67427" w:rsidRDefault="00C67427" w:rsidP="00776123"/>
    <w:p w14:paraId="0AD43F80" w14:textId="77777777" w:rsidR="00C67427" w:rsidRDefault="00C67427" w:rsidP="00776123"/>
    <w:p w14:paraId="7F7DE6DD" w14:textId="45B4CCA2" w:rsidR="00271677" w:rsidRPr="00271677" w:rsidRDefault="00271677" w:rsidP="00271677">
      <w:pPr>
        <w:rPr>
          <w:rFonts w:ascii="Times New Roman" w:hAnsi="Times New Roman"/>
        </w:rPr>
      </w:pPr>
      <w:r>
        <w:lastRenderedPageBreak/>
        <w:t>Turn this into Sunburst Diagram/</w:t>
      </w:r>
      <w:r w:rsidRPr="00271677">
        <w:t>Multi-level Pie Chart</w:t>
      </w:r>
      <w:r>
        <w:t>:</w:t>
      </w:r>
    </w:p>
    <w:p w14:paraId="6C8CC117" w14:textId="23FBFBFD" w:rsidR="00271677" w:rsidRDefault="00271677" w:rsidP="00271677">
      <w:r>
        <w:t xml:space="preserve">(Note: </w:t>
      </w:r>
      <w:r w:rsidR="007E18EB">
        <w:t xml:space="preserve">4x means 4 rows will be added here: </w:t>
      </w:r>
      <w:proofErr w:type="spellStart"/>
      <w:r w:rsidR="007E18EB">
        <w:t>rRNAFilter</w:t>
      </w:r>
      <w:proofErr w:type="spellEnd"/>
      <w:r w:rsidR="007E18EB">
        <w:t xml:space="preserve">, </w:t>
      </w:r>
      <w:proofErr w:type="spellStart"/>
      <w:r w:rsidR="007E18EB">
        <w:t>SortMeRNA</w:t>
      </w:r>
      <w:proofErr w:type="spellEnd"/>
      <w:r w:rsidR="007E18EB">
        <w:t xml:space="preserve">, </w:t>
      </w:r>
      <w:proofErr w:type="spellStart"/>
      <w:r w:rsidR="007E18EB">
        <w:t>barrnap</w:t>
      </w:r>
      <w:proofErr w:type="spellEnd"/>
      <w:r w:rsidR="007E18EB">
        <w:t>, No filter)</w:t>
      </w:r>
    </w:p>
    <w:p w14:paraId="026790F6" w14:textId="77777777" w:rsidR="00271677" w:rsidRDefault="00271677" w:rsidP="00271677"/>
    <w:p w14:paraId="31A1C2A8" w14:textId="11B1C985" w:rsidR="0050481D" w:rsidRDefault="0050481D" w:rsidP="0050481D">
      <w:pPr>
        <w:pStyle w:val="Caption"/>
        <w:keepNext/>
      </w:pPr>
      <w:r>
        <w:t xml:space="preserve">Supplementary Table </w:t>
      </w:r>
      <w:r w:rsidR="005F161E">
        <w:fldChar w:fldCharType="begin"/>
      </w:r>
      <w:r w:rsidR="005F161E">
        <w:instrText xml:space="preserve"> SEQ Supplementary_Table \* ARABIC </w:instrText>
      </w:r>
      <w:r w:rsidR="005F161E">
        <w:fldChar w:fldCharType="separate"/>
      </w:r>
      <w:r w:rsidR="00C67427">
        <w:rPr>
          <w:noProof/>
        </w:rPr>
        <w:t>4</w:t>
      </w:r>
      <w:r w:rsidR="005F161E">
        <w:rPr>
          <w:noProof/>
        </w:rPr>
        <w:fldChar w:fldCharType="end"/>
      </w:r>
      <w:r>
        <w:t>: Number of reads and contigs after each pipeline step (DNA)</w:t>
      </w:r>
    </w:p>
    <w:tbl>
      <w:tblPr>
        <w:tblStyle w:val="TableGrid"/>
        <w:tblW w:w="0" w:type="auto"/>
        <w:tblLook w:val="04A0" w:firstRow="1" w:lastRow="0" w:firstColumn="1" w:lastColumn="0" w:noHBand="0" w:noVBand="1"/>
      </w:tblPr>
      <w:tblGrid>
        <w:gridCol w:w="1104"/>
        <w:gridCol w:w="1351"/>
        <w:gridCol w:w="2410"/>
        <w:gridCol w:w="2126"/>
      </w:tblGrid>
      <w:tr w:rsidR="0050481D" w14:paraId="0186CAD1" w14:textId="77777777" w:rsidTr="007C190C">
        <w:tc>
          <w:tcPr>
            <w:tcW w:w="1104" w:type="dxa"/>
          </w:tcPr>
          <w:p w14:paraId="47043A8E" w14:textId="77777777" w:rsidR="0050481D" w:rsidRDefault="0050481D" w:rsidP="007C190C">
            <w:r>
              <w:t>Sample</w:t>
            </w:r>
          </w:p>
        </w:tc>
        <w:tc>
          <w:tcPr>
            <w:tcW w:w="1351" w:type="dxa"/>
          </w:tcPr>
          <w:p w14:paraId="084735AD" w14:textId="77777777" w:rsidR="0050481D" w:rsidRDefault="0050481D" w:rsidP="007C190C">
            <w:r>
              <w:t>Raw reads</w:t>
            </w:r>
          </w:p>
        </w:tc>
        <w:tc>
          <w:tcPr>
            <w:tcW w:w="2410" w:type="dxa"/>
          </w:tcPr>
          <w:p w14:paraId="2EE2EA64" w14:textId="77777777" w:rsidR="0050481D" w:rsidRDefault="0050481D" w:rsidP="007C190C">
            <w:r>
              <w:t>Quality filtered reads</w:t>
            </w:r>
          </w:p>
        </w:tc>
        <w:tc>
          <w:tcPr>
            <w:tcW w:w="2126" w:type="dxa"/>
          </w:tcPr>
          <w:p w14:paraId="5246CF2D" w14:textId="77777777" w:rsidR="0050481D" w:rsidRDefault="0050481D" w:rsidP="007C190C">
            <w:r>
              <w:t>rRNA filtered reads</w:t>
            </w:r>
          </w:p>
        </w:tc>
      </w:tr>
      <w:tr w:rsidR="0050481D" w14:paraId="443ACFEF" w14:textId="77777777" w:rsidTr="007C190C">
        <w:tc>
          <w:tcPr>
            <w:tcW w:w="1104" w:type="dxa"/>
            <w:vMerge w:val="restart"/>
            <w:vAlign w:val="center"/>
          </w:tcPr>
          <w:p w14:paraId="2B1F62C2" w14:textId="77777777" w:rsidR="0050481D" w:rsidRDefault="0050481D" w:rsidP="007C190C">
            <w:r>
              <w:t>M1_DNA</w:t>
            </w:r>
          </w:p>
        </w:tc>
        <w:tc>
          <w:tcPr>
            <w:tcW w:w="1351" w:type="dxa"/>
            <w:vMerge w:val="restart"/>
            <w:vAlign w:val="center"/>
          </w:tcPr>
          <w:p w14:paraId="6E1C741B" w14:textId="77777777" w:rsidR="0050481D" w:rsidRDefault="0050481D" w:rsidP="007C190C"/>
        </w:tc>
        <w:tc>
          <w:tcPr>
            <w:tcW w:w="2410" w:type="dxa"/>
            <w:vAlign w:val="center"/>
          </w:tcPr>
          <w:p w14:paraId="549F2E06"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79B5884C" w14:textId="2F4797B6" w:rsidR="0050481D" w:rsidRPr="007F3E17" w:rsidRDefault="007E18EB" w:rsidP="007C190C">
            <w:pPr>
              <w:rPr>
                <w:i/>
                <w:iCs/>
              </w:rPr>
            </w:pPr>
            <w:r>
              <w:rPr>
                <w:i/>
                <w:iCs/>
              </w:rPr>
              <w:t>4x…</w:t>
            </w:r>
          </w:p>
        </w:tc>
      </w:tr>
      <w:tr w:rsidR="0050481D" w14:paraId="28117329" w14:textId="77777777" w:rsidTr="007C190C">
        <w:tc>
          <w:tcPr>
            <w:tcW w:w="1104" w:type="dxa"/>
            <w:vMerge/>
            <w:vAlign w:val="center"/>
          </w:tcPr>
          <w:p w14:paraId="1F47D546" w14:textId="77777777" w:rsidR="0050481D" w:rsidRDefault="0050481D" w:rsidP="007C190C"/>
        </w:tc>
        <w:tc>
          <w:tcPr>
            <w:tcW w:w="1351" w:type="dxa"/>
            <w:vMerge/>
            <w:vAlign w:val="center"/>
          </w:tcPr>
          <w:p w14:paraId="21CDA2EB" w14:textId="77777777" w:rsidR="0050481D" w:rsidRDefault="0050481D" w:rsidP="007C190C"/>
        </w:tc>
        <w:tc>
          <w:tcPr>
            <w:tcW w:w="2410" w:type="dxa"/>
            <w:vAlign w:val="center"/>
          </w:tcPr>
          <w:p w14:paraId="68EFC598"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517C4936" w14:textId="7FF11178" w:rsidR="0050481D" w:rsidRPr="007F3E17" w:rsidRDefault="0050481D" w:rsidP="007C190C">
            <w:pPr>
              <w:rPr>
                <w:i/>
                <w:iCs/>
              </w:rPr>
            </w:pPr>
          </w:p>
        </w:tc>
      </w:tr>
      <w:tr w:rsidR="0050481D" w14:paraId="0F770B71" w14:textId="77777777" w:rsidTr="007C190C">
        <w:tc>
          <w:tcPr>
            <w:tcW w:w="1104" w:type="dxa"/>
            <w:vMerge/>
            <w:vAlign w:val="center"/>
          </w:tcPr>
          <w:p w14:paraId="407BBDDE" w14:textId="77777777" w:rsidR="0050481D" w:rsidRDefault="0050481D" w:rsidP="007C190C"/>
        </w:tc>
        <w:tc>
          <w:tcPr>
            <w:tcW w:w="1351" w:type="dxa"/>
            <w:vMerge/>
            <w:vAlign w:val="center"/>
          </w:tcPr>
          <w:p w14:paraId="662FBC8C" w14:textId="77777777" w:rsidR="0050481D" w:rsidRDefault="0050481D" w:rsidP="007C190C"/>
        </w:tc>
        <w:tc>
          <w:tcPr>
            <w:tcW w:w="2410" w:type="dxa"/>
            <w:vAlign w:val="center"/>
          </w:tcPr>
          <w:p w14:paraId="50612AF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3ABA12FB" w14:textId="5E38232D" w:rsidR="0050481D" w:rsidRPr="007F3E17" w:rsidRDefault="0050481D" w:rsidP="007C190C">
            <w:pPr>
              <w:rPr>
                <w:i/>
                <w:iCs/>
              </w:rPr>
            </w:pPr>
          </w:p>
        </w:tc>
      </w:tr>
      <w:tr w:rsidR="0050481D" w14:paraId="1AE2A38F" w14:textId="77777777" w:rsidTr="007C190C">
        <w:tc>
          <w:tcPr>
            <w:tcW w:w="1104" w:type="dxa"/>
            <w:vMerge/>
            <w:vAlign w:val="center"/>
          </w:tcPr>
          <w:p w14:paraId="64FEA2E0" w14:textId="77777777" w:rsidR="0050481D" w:rsidRDefault="0050481D" w:rsidP="007C190C"/>
        </w:tc>
        <w:tc>
          <w:tcPr>
            <w:tcW w:w="1351" w:type="dxa"/>
            <w:vMerge/>
            <w:vAlign w:val="center"/>
          </w:tcPr>
          <w:p w14:paraId="17BB4764" w14:textId="77777777" w:rsidR="0050481D" w:rsidRDefault="0050481D" w:rsidP="007C190C"/>
        </w:tc>
        <w:tc>
          <w:tcPr>
            <w:tcW w:w="2410" w:type="dxa"/>
            <w:vAlign w:val="center"/>
          </w:tcPr>
          <w:p w14:paraId="06AE7CE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EFA7EE2" w14:textId="2AAA557B" w:rsidR="0050481D" w:rsidRPr="007F3E17" w:rsidRDefault="0050481D" w:rsidP="007C190C">
            <w:pPr>
              <w:rPr>
                <w:i/>
                <w:iCs/>
              </w:rPr>
            </w:pPr>
          </w:p>
        </w:tc>
      </w:tr>
      <w:tr w:rsidR="0050481D" w14:paraId="5F7D9385" w14:textId="77777777" w:rsidTr="007C190C">
        <w:tc>
          <w:tcPr>
            <w:tcW w:w="1104" w:type="dxa"/>
            <w:vMerge w:val="restart"/>
            <w:vAlign w:val="center"/>
          </w:tcPr>
          <w:p w14:paraId="03A95761" w14:textId="77777777" w:rsidR="0050481D" w:rsidRDefault="0050481D" w:rsidP="007C190C">
            <w:r>
              <w:t>M2_DNA</w:t>
            </w:r>
          </w:p>
        </w:tc>
        <w:tc>
          <w:tcPr>
            <w:tcW w:w="1351" w:type="dxa"/>
            <w:vMerge w:val="restart"/>
            <w:vAlign w:val="center"/>
          </w:tcPr>
          <w:p w14:paraId="1289E115" w14:textId="77777777" w:rsidR="0050481D" w:rsidRDefault="0050481D" w:rsidP="007C190C"/>
        </w:tc>
        <w:tc>
          <w:tcPr>
            <w:tcW w:w="2410" w:type="dxa"/>
            <w:vAlign w:val="center"/>
          </w:tcPr>
          <w:p w14:paraId="4E8CA8FC"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3BBAE5" w14:textId="639E2B3E" w:rsidR="0050481D" w:rsidRPr="007F3E17" w:rsidRDefault="0050481D" w:rsidP="007C190C">
            <w:pPr>
              <w:rPr>
                <w:i/>
                <w:iCs/>
              </w:rPr>
            </w:pPr>
          </w:p>
        </w:tc>
      </w:tr>
      <w:tr w:rsidR="0050481D" w14:paraId="5FFF7548" w14:textId="77777777" w:rsidTr="007C190C">
        <w:tc>
          <w:tcPr>
            <w:tcW w:w="1104" w:type="dxa"/>
            <w:vMerge/>
            <w:vAlign w:val="center"/>
          </w:tcPr>
          <w:p w14:paraId="6F913539" w14:textId="77777777" w:rsidR="0050481D" w:rsidRDefault="0050481D" w:rsidP="007C190C"/>
        </w:tc>
        <w:tc>
          <w:tcPr>
            <w:tcW w:w="1351" w:type="dxa"/>
            <w:vMerge/>
            <w:vAlign w:val="center"/>
          </w:tcPr>
          <w:p w14:paraId="30B3B8BB" w14:textId="77777777" w:rsidR="0050481D" w:rsidRDefault="0050481D" w:rsidP="007C190C"/>
        </w:tc>
        <w:tc>
          <w:tcPr>
            <w:tcW w:w="2410" w:type="dxa"/>
            <w:vAlign w:val="center"/>
          </w:tcPr>
          <w:p w14:paraId="79C29C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FAA7AD" w14:textId="45EDE861" w:rsidR="0050481D" w:rsidRPr="007F3E17" w:rsidRDefault="0050481D" w:rsidP="007C190C">
            <w:pPr>
              <w:rPr>
                <w:i/>
                <w:iCs/>
              </w:rPr>
            </w:pPr>
          </w:p>
        </w:tc>
      </w:tr>
      <w:tr w:rsidR="0050481D" w14:paraId="5D220073" w14:textId="77777777" w:rsidTr="007C190C">
        <w:tc>
          <w:tcPr>
            <w:tcW w:w="1104" w:type="dxa"/>
            <w:vMerge/>
            <w:vAlign w:val="center"/>
          </w:tcPr>
          <w:p w14:paraId="66433866" w14:textId="77777777" w:rsidR="0050481D" w:rsidRDefault="0050481D" w:rsidP="007C190C"/>
        </w:tc>
        <w:tc>
          <w:tcPr>
            <w:tcW w:w="1351" w:type="dxa"/>
            <w:vMerge/>
            <w:vAlign w:val="center"/>
          </w:tcPr>
          <w:p w14:paraId="3BD79AD0" w14:textId="77777777" w:rsidR="0050481D" w:rsidRDefault="0050481D" w:rsidP="007C190C"/>
        </w:tc>
        <w:tc>
          <w:tcPr>
            <w:tcW w:w="2410" w:type="dxa"/>
            <w:vAlign w:val="center"/>
          </w:tcPr>
          <w:p w14:paraId="595AFDC5"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2C6511A" w14:textId="52F89892" w:rsidR="0050481D" w:rsidRPr="007F3E17" w:rsidRDefault="0050481D" w:rsidP="007C190C">
            <w:pPr>
              <w:rPr>
                <w:i/>
                <w:iCs/>
              </w:rPr>
            </w:pPr>
          </w:p>
        </w:tc>
      </w:tr>
      <w:tr w:rsidR="0050481D" w14:paraId="5F73AC51" w14:textId="77777777" w:rsidTr="007C190C">
        <w:tc>
          <w:tcPr>
            <w:tcW w:w="1104" w:type="dxa"/>
            <w:vMerge/>
            <w:vAlign w:val="center"/>
          </w:tcPr>
          <w:p w14:paraId="7C7829D8" w14:textId="77777777" w:rsidR="0050481D" w:rsidRDefault="0050481D" w:rsidP="007C190C"/>
        </w:tc>
        <w:tc>
          <w:tcPr>
            <w:tcW w:w="1351" w:type="dxa"/>
            <w:vMerge/>
            <w:vAlign w:val="center"/>
          </w:tcPr>
          <w:p w14:paraId="28EA3D27" w14:textId="77777777" w:rsidR="0050481D" w:rsidRDefault="0050481D" w:rsidP="007C190C"/>
        </w:tc>
        <w:tc>
          <w:tcPr>
            <w:tcW w:w="2410" w:type="dxa"/>
            <w:vAlign w:val="center"/>
          </w:tcPr>
          <w:p w14:paraId="3D38DA6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91FAE6F" w14:textId="2601EFE2" w:rsidR="0050481D" w:rsidRPr="007F3E17" w:rsidRDefault="0050481D" w:rsidP="007C190C">
            <w:pPr>
              <w:rPr>
                <w:i/>
                <w:iCs/>
              </w:rPr>
            </w:pPr>
          </w:p>
        </w:tc>
      </w:tr>
      <w:tr w:rsidR="0050481D" w14:paraId="53F8C513" w14:textId="77777777" w:rsidTr="007C190C">
        <w:tc>
          <w:tcPr>
            <w:tcW w:w="1104" w:type="dxa"/>
            <w:vMerge w:val="restart"/>
            <w:vAlign w:val="center"/>
          </w:tcPr>
          <w:p w14:paraId="73A69104" w14:textId="77777777" w:rsidR="0050481D" w:rsidRDefault="0050481D" w:rsidP="007C190C">
            <w:r>
              <w:t>M3_DNA</w:t>
            </w:r>
          </w:p>
        </w:tc>
        <w:tc>
          <w:tcPr>
            <w:tcW w:w="1351" w:type="dxa"/>
            <w:vMerge w:val="restart"/>
            <w:vAlign w:val="center"/>
          </w:tcPr>
          <w:p w14:paraId="58162E61" w14:textId="77777777" w:rsidR="0050481D" w:rsidRDefault="0050481D" w:rsidP="007C190C"/>
        </w:tc>
        <w:tc>
          <w:tcPr>
            <w:tcW w:w="2410" w:type="dxa"/>
            <w:vAlign w:val="center"/>
          </w:tcPr>
          <w:p w14:paraId="65FE16A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5FB8EA13" w14:textId="335C7896" w:rsidR="0050481D" w:rsidRPr="007F3E17" w:rsidRDefault="0050481D" w:rsidP="007C190C">
            <w:pPr>
              <w:rPr>
                <w:i/>
                <w:iCs/>
              </w:rPr>
            </w:pPr>
          </w:p>
        </w:tc>
      </w:tr>
      <w:tr w:rsidR="0050481D" w14:paraId="7D8FCA94" w14:textId="77777777" w:rsidTr="007C190C">
        <w:tc>
          <w:tcPr>
            <w:tcW w:w="1104" w:type="dxa"/>
            <w:vMerge/>
            <w:vAlign w:val="center"/>
          </w:tcPr>
          <w:p w14:paraId="09AD5282" w14:textId="77777777" w:rsidR="0050481D" w:rsidRDefault="0050481D" w:rsidP="007C190C"/>
        </w:tc>
        <w:tc>
          <w:tcPr>
            <w:tcW w:w="1351" w:type="dxa"/>
            <w:vMerge/>
            <w:vAlign w:val="center"/>
          </w:tcPr>
          <w:p w14:paraId="5942E838" w14:textId="77777777" w:rsidR="0050481D" w:rsidRDefault="0050481D" w:rsidP="007C190C"/>
        </w:tc>
        <w:tc>
          <w:tcPr>
            <w:tcW w:w="2410" w:type="dxa"/>
            <w:vAlign w:val="center"/>
          </w:tcPr>
          <w:p w14:paraId="76D37F8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2ACFB642" w14:textId="7D8AD0E7" w:rsidR="0050481D" w:rsidRPr="007F3E17" w:rsidRDefault="0050481D" w:rsidP="007C190C">
            <w:pPr>
              <w:rPr>
                <w:i/>
                <w:iCs/>
              </w:rPr>
            </w:pPr>
          </w:p>
        </w:tc>
      </w:tr>
      <w:tr w:rsidR="0050481D" w14:paraId="2E25D503" w14:textId="77777777" w:rsidTr="007C190C">
        <w:tc>
          <w:tcPr>
            <w:tcW w:w="1104" w:type="dxa"/>
            <w:vMerge/>
            <w:vAlign w:val="center"/>
          </w:tcPr>
          <w:p w14:paraId="105B9059" w14:textId="77777777" w:rsidR="0050481D" w:rsidRDefault="0050481D" w:rsidP="007C190C"/>
        </w:tc>
        <w:tc>
          <w:tcPr>
            <w:tcW w:w="1351" w:type="dxa"/>
            <w:vMerge/>
            <w:vAlign w:val="center"/>
          </w:tcPr>
          <w:p w14:paraId="23BD4E1F" w14:textId="77777777" w:rsidR="0050481D" w:rsidRDefault="0050481D" w:rsidP="007C190C"/>
        </w:tc>
        <w:tc>
          <w:tcPr>
            <w:tcW w:w="2410" w:type="dxa"/>
            <w:vAlign w:val="center"/>
          </w:tcPr>
          <w:p w14:paraId="306AC00C"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0A565C76" w14:textId="517D39E2" w:rsidR="0050481D" w:rsidRPr="007F3E17" w:rsidRDefault="0050481D" w:rsidP="007C190C">
            <w:pPr>
              <w:rPr>
                <w:i/>
                <w:iCs/>
              </w:rPr>
            </w:pPr>
          </w:p>
        </w:tc>
      </w:tr>
      <w:tr w:rsidR="0050481D" w14:paraId="79D192CC" w14:textId="77777777" w:rsidTr="007C190C">
        <w:tc>
          <w:tcPr>
            <w:tcW w:w="1104" w:type="dxa"/>
            <w:vMerge/>
            <w:vAlign w:val="center"/>
          </w:tcPr>
          <w:p w14:paraId="7C69AC21" w14:textId="77777777" w:rsidR="0050481D" w:rsidRDefault="0050481D" w:rsidP="007C190C"/>
        </w:tc>
        <w:tc>
          <w:tcPr>
            <w:tcW w:w="1351" w:type="dxa"/>
            <w:vMerge/>
            <w:vAlign w:val="center"/>
          </w:tcPr>
          <w:p w14:paraId="7CFD583C" w14:textId="77777777" w:rsidR="0050481D" w:rsidRDefault="0050481D" w:rsidP="007C190C"/>
        </w:tc>
        <w:tc>
          <w:tcPr>
            <w:tcW w:w="2410" w:type="dxa"/>
            <w:vAlign w:val="center"/>
          </w:tcPr>
          <w:p w14:paraId="1E2EE584"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0827CC34" w14:textId="4C2278A1" w:rsidR="0050481D" w:rsidRPr="007F3E17" w:rsidRDefault="0050481D" w:rsidP="007C190C">
            <w:pPr>
              <w:rPr>
                <w:i/>
                <w:iCs/>
              </w:rPr>
            </w:pPr>
          </w:p>
        </w:tc>
      </w:tr>
      <w:tr w:rsidR="0050481D" w14:paraId="3CE33A92" w14:textId="77777777" w:rsidTr="007C190C">
        <w:tc>
          <w:tcPr>
            <w:tcW w:w="1104" w:type="dxa"/>
            <w:vMerge w:val="restart"/>
            <w:vAlign w:val="center"/>
          </w:tcPr>
          <w:p w14:paraId="77F986E1" w14:textId="77777777" w:rsidR="0050481D" w:rsidRDefault="0050481D" w:rsidP="007C190C">
            <w:r>
              <w:t>F1_DNA</w:t>
            </w:r>
          </w:p>
        </w:tc>
        <w:tc>
          <w:tcPr>
            <w:tcW w:w="1351" w:type="dxa"/>
            <w:vMerge w:val="restart"/>
            <w:vAlign w:val="center"/>
          </w:tcPr>
          <w:p w14:paraId="3AB85FCC" w14:textId="77777777" w:rsidR="0050481D" w:rsidRDefault="0050481D" w:rsidP="007C190C"/>
        </w:tc>
        <w:tc>
          <w:tcPr>
            <w:tcW w:w="2410" w:type="dxa"/>
            <w:vAlign w:val="center"/>
          </w:tcPr>
          <w:p w14:paraId="4E3FEAE7"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2378F0" w14:textId="617A970C" w:rsidR="0050481D" w:rsidRPr="007F3E17" w:rsidRDefault="0050481D" w:rsidP="007C190C">
            <w:pPr>
              <w:rPr>
                <w:i/>
                <w:iCs/>
              </w:rPr>
            </w:pPr>
          </w:p>
        </w:tc>
      </w:tr>
      <w:tr w:rsidR="0050481D" w14:paraId="7D669440" w14:textId="77777777" w:rsidTr="007C190C">
        <w:tc>
          <w:tcPr>
            <w:tcW w:w="1104" w:type="dxa"/>
            <w:vMerge/>
            <w:vAlign w:val="center"/>
          </w:tcPr>
          <w:p w14:paraId="744AD365" w14:textId="77777777" w:rsidR="0050481D" w:rsidRDefault="0050481D" w:rsidP="007C190C"/>
        </w:tc>
        <w:tc>
          <w:tcPr>
            <w:tcW w:w="1351" w:type="dxa"/>
            <w:vMerge/>
            <w:vAlign w:val="center"/>
          </w:tcPr>
          <w:p w14:paraId="759CBA28" w14:textId="77777777" w:rsidR="0050481D" w:rsidRDefault="0050481D" w:rsidP="007C190C"/>
        </w:tc>
        <w:tc>
          <w:tcPr>
            <w:tcW w:w="2410" w:type="dxa"/>
            <w:vAlign w:val="center"/>
          </w:tcPr>
          <w:p w14:paraId="189E8319"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4182595" w14:textId="37018A0A" w:rsidR="0050481D" w:rsidRPr="007F3E17" w:rsidRDefault="0050481D" w:rsidP="007C190C">
            <w:pPr>
              <w:rPr>
                <w:i/>
                <w:iCs/>
              </w:rPr>
            </w:pPr>
          </w:p>
        </w:tc>
      </w:tr>
      <w:tr w:rsidR="0050481D" w14:paraId="68D8312E" w14:textId="77777777" w:rsidTr="007C190C">
        <w:tc>
          <w:tcPr>
            <w:tcW w:w="1104" w:type="dxa"/>
            <w:vMerge/>
            <w:vAlign w:val="center"/>
          </w:tcPr>
          <w:p w14:paraId="63525442" w14:textId="77777777" w:rsidR="0050481D" w:rsidRDefault="0050481D" w:rsidP="007C190C"/>
        </w:tc>
        <w:tc>
          <w:tcPr>
            <w:tcW w:w="1351" w:type="dxa"/>
            <w:vMerge/>
            <w:vAlign w:val="center"/>
          </w:tcPr>
          <w:p w14:paraId="68774F4D" w14:textId="77777777" w:rsidR="0050481D" w:rsidRDefault="0050481D" w:rsidP="007C190C"/>
        </w:tc>
        <w:tc>
          <w:tcPr>
            <w:tcW w:w="2410" w:type="dxa"/>
            <w:vAlign w:val="center"/>
          </w:tcPr>
          <w:p w14:paraId="442A295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207FFB4B" w14:textId="511983F0" w:rsidR="0050481D" w:rsidRPr="007F3E17" w:rsidRDefault="0050481D" w:rsidP="007C190C">
            <w:pPr>
              <w:rPr>
                <w:i/>
                <w:iCs/>
              </w:rPr>
            </w:pPr>
          </w:p>
        </w:tc>
      </w:tr>
      <w:tr w:rsidR="0050481D" w14:paraId="128E147A" w14:textId="77777777" w:rsidTr="007C190C">
        <w:tc>
          <w:tcPr>
            <w:tcW w:w="1104" w:type="dxa"/>
            <w:vMerge/>
            <w:vAlign w:val="center"/>
          </w:tcPr>
          <w:p w14:paraId="48E38FBF" w14:textId="77777777" w:rsidR="0050481D" w:rsidRDefault="0050481D" w:rsidP="007C190C"/>
        </w:tc>
        <w:tc>
          <w:tcPr>
            <w:tcW w:w="1351" w:type="dxa"/>
            <w:vMerge/>
            <w:vAlign w:val="center"/>
          </w:tcPr>
          <w:p w14:paraId="5D0E6AA7" w14:textId="77777777" w:rsidR="0050481D" w:rsidRDefault="0050481D" w:rsidP="007C190C"/>
        </w:tc>
        <w:tc>
          <w:tcPr>
            <w:tcW w:w="2410" w:type="dxa"/>
            <w:vAlign w:val="center"/>
          </w:tcPr>
          <w:p w14:paraId="0D1E617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18DA8B5" w14:textId="5AE77404" w:rsidR="0050481D" w:rsidRPr="007F3E17" w:rsidRDefault="0050481D" w:rsidP="007C190C">
            <w:pPr>
              <w:rPr>
                <w:i/>
                <w:iCs/>
              </w:rPr>
            </w:pPr>
          </w:p>
        </w:tc>
      </w:tr>
      <w:tr w:rsidR="0050481D" w14:paraId="344234E9" w14:textId="77777777" w:rsidTr="007C190C">
        <w:tc>
          <w:tcPr>
            <w:tcW w:w="1104" w:type="dxa"/>
            <w:vMerge w:val="restart"/>
            <w:vAlign w:val="center"/>
          </w:tcPr>
          <w:p w14:paraId="6FB4554C" w14:textId="77777777" w:rsidR="0050481D" w:rsidRDefault="0050481D" w:rsidP="007C190C">
            <w:r>
              <w:t>F2_DNA</w:t>
            </w:r>
          </w:p>
        </w:tc>
        <w:tc>
          <w:tcPr>
            <w:tcW w:w="1351" w:type="dxa"/>
            <w:vMerge w:val="restart"/>
            <w:vAlign w:val="center"/>
          </w:tcPr>
          <w:p w14:paraId="743941A9" w14:textId="77777777" w:rsidR="0050481D" w:rsidRDefault="0050481D" w:rsidP="007C190C"/>
        </w:tc>
        <w:tc>
          <w:tcPr>
            <w:tcW w:w="2410" w:type="dxa"/>
            <w:vAlign w:val="center"/>
          </w:tcPr>
          <w:p w14:paraId="5398F6B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E3EA4BA" w14:textId="7C5A9185" w:rsidR="0050481D" w:rsidRPr="007F3E17" w:rsidRDefault="0050481D" w:rsidP="007C190C">
            <w:pPr>
              <w:rPr>
                <w:i/>
                <w:iCs/>
              </w:rPr>
            </w:pPr>
          </w:p>
        </w:tc>
      </w:tr>
      <w:tr w:rsidR="0050481D" w14:paraId="17E21897" w14:textId="77777777" w:rsidTr="007C190C">
        <w:tc>
          <w:tcPr>
            <w:tcW w:w="1104" w:type="dxa"/>
            <w:vMerge/>
            <w:vAlign w:val="center"/>
          </w:tcPr>
          <w:p w14:paraId="6AF4911B" w14:textId="77777777" w:rsidR="0050481D" w:rsidRDefault="0050481D" w:rsidP="007C190C"/>
        </w:tc>
        <w:tc>
          <w:tcPr>
            <w:tcW w:w="1351" w:type="dxa"/>
            <w:vMerge/>
            <w:vAlign w:val="center"/>
          </w:tcPr>
          <w:p w14:paraId="436F9712" w14:textId="77777777" w:rsidR="0050481D" w:rsidRDefault="0050481D" w:rsidP="007C190C"/>
        </w:tc>
        <w:tc>
          <w:tcPr>
            <w:tcW w:w="2410" w:type="dxa"/>
            <w:vAlign w:val="center"/>
          </w:tcPr>
          <w:p w14:paraId="2B0354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CD6680" w14:textId="398D93E0" w:rsidR="0050481D" w:rsidRPr="007F3E17" w:rsidRDefault="0050481D" w:rsidP="007C190C">
            <w:pPr>
              <w:rPr>
                <w:i/>
                <w:iCs/>
              </w:rPr>
            </w:pPr>
          </w:p>
        </w:tc>
      </w:tr>
      <w:tr w:rsidR="0050481D" w14:paraId="44305EBE" w14:textId="77777777" w:rsidTr="007C190C">
        <w:tc>
          <w:tcPr>
            <w:tcW w:w="1104" w:type="dxa"/>
            <w:vMerge/>
            <w:vAlign w:val="center"/>
          </w:tcPr>
          <w:p w14:paraId="57D61565" w14:textId="77777777" w:rsidR="0050481D" w:rsidRDefault="0050481D" w:rsidP="007C190C"/>
        </w:tc>
        <w:tc>
          <w:tcPr>
            <w:tcW w:w="1351" w:type="dxa"/>
            <w:vMerge/>
            <w:vAlign w:val="center"/>
          </w:tcPr>
          <w:p w14:paraId="4AFFBAE7" w14:textId="77777777" w:rsidR="0050481D" w:rsidRDefault="0050481D" w:rsidP="007C190C"/>
        </w:tc>
        <w:tc>
          <w:tcPr>
            <w:tcW w:w="2410" w:type="dxa"/>
            <w:vAlign w:val="center"/>
          </w:tcPr>
          <w:p w14:paraId="4FB2096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7C1EC9CB" w14:textId="076EDC42" w:rsidR="0050481D" w:rsidRPr="007F3E17" w:rsidRDefault="0050481D" w:rsidP="007C190C">
            <w:pPr>
              <w:rPr>
                <w:i/>
                <w:iCs/>
              </w:rPr>
            </w:pPr>
          </w:p>
        </w:tc>
      </w:tr>
      <w:tr w:rsidR="0050481D" w14:paraId="50425793" w14:textId="77777777" w:rsidTr="007C190C">
        <w:tc>
          <w:tcPr>
            <w:tcW w:w="1104" w:type="dxa"/>
            <w:vMerge/>
            <w:vAlign w:val="center"/>
          </w:tcPr>
          <w:p w14:paraId="0EAF6B61" w14:textId="77777777" w:rsidR="0050481D" w:rsidRDefault="0050481D" w:rsidP="007C190C"/>
        </w:tc>
        <w:tc>
          <w:tcPr>
            <w:tcW w:w="1351" w:type="dxa"/>
            <w:vMerge/>
            <w:vAlign w:val="center"/>
          </w:tcPr>
          <w:p w14:paraId="7AB71F3B" w14:textId="77777777" w:rsidR="0050481D" w:rsidRDefault="0050481D" w:rsidP="007C190C"/>
        </w:tc>
        <w:tc>
          <w:tcPr>
            <w:tcW w:w="2410" w:type="dxa"/>
            <w:vAlign w:val="center"/>
          </w:tcPr>
          <w:p w14:paraId="5E362713"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5E85DB7E" w14:textId="43048853" w:rsidR="0050481D" w:rsidRPr="007F3E17" w:rsidRDefault="0050481D" w:rsidP="007C190C">
            <w:pPr>
              <w:rPr>
                <w:i/>
                <w:iCs/>
              </w:rPr>
            </w:pPr>
          </w:p>
        </w:tc>
      </w:tr>
      <w:tr w:rsidR="0050481D" w14:paraId="5A578B2A" w14:textId="77777777" w:rsidTr="007C190C">
        <w:tc>
          <w:tcPr>
            <w:tcW w:w="1104" w:type="dxa"/>
            <w:vMerge w:val="restart"/>
            <w:vAlign w:val="center"/>
          </w:tcPr>
          <w:p w14:paraId="1C268456" w14:textId="77777777" w:rsidR="0050481D" w:rsidRDefault="0050481D" w:rsidP="007C190C">
            <w:r>
              <w:t>F3_DNA</w:t>
            </w:r>
          </w:p>
        </w:tc>
        <w:tc>
          <w:tcPr>
            <w:tcW w:w="1351" w:type="dxa"/>
            <w:vMerge w:val="restart"/>
            <w:vAlign w:val="center"/>
          </w:tcPr>
          <w:p w14:paraId="0CAF9A3B" w14:textId="77777777" w:rsidR="0050481D" w:rsidRDefault="0050481D" w:rsidP="007C190C"/>
        </w:tc>
        <w:tc>
          <w:tcPr>
            <w:tcW w:w="2410" w:type="dxa"/>
            <w:vAlign w:val="center"/>
          </w:tcPr>
          <w:p w14:paraId="47BC8BBF"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749EEB6" w14:textId="1FEEA269" w:rsidR="0050481D" w:rsidRPr="007F3E17" w:rsidRDefault="0050481D" w:rsidP="007C190C">
            <w:pPr>
              <w:rPr>
                <w:i/>
                <w:iCs/>
              </w:rPr>
            </w:pPr>
          </w:p>
        </w:tc>
      </w:tr>
      <w:tr w:rsidR="0050481D" w14:paraId="28D87C30" w14:textId="77777777" w:rsidTr="007C190C">
        <w:tc>
          <w:tcPr>
            <w:tcW w:w="1104" w:type="dxa"/>
            <w:vMerge/>
          </w:tcPr>
          <w:p w14:paraId="6B82BC4C" w14:textId="77777777" w:rsidR="0050481D" w:rsidRDefault="0050481D" w:rsidP="007C190C"/>
        </w:tc>
        <w:tc>
          <w:tcPr>
            <w:tcW w:w="1351" w:type="dxa"/>
            <w:vMerge/>
          </w:tcPr>
          <w:p w14:paraId="117E9AFC" w14:textId="77777777" w:rsidR="0050481D" w:rsidRDefault="0050481D" w:rsidP="007C190C"/>
        </w:tc>
        <w:tc>
          <w:tcPr>
            <w:tcW w:w="2410" w:type="dxa"/>
            <w:vAlign w:val="center"/>
          </w:tcPr>
          <w:p w14:paraId="410C744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5D50975" w14:textId="20D949D9" w:rsidR="0050481D" w:rsidRPr="007F3E17" w:rsidRDefault="0050481D" w:rsidP="007C190C">
            <w:pPr>
              <w:rPr>
                <w:i/>
                <w:iCs/>
              </w:rPr>
            </w:pPr>
          </w:p>
        </w:tc>
      </w:tr>
      <w:tr w:rsidR="0050481D" w14:paraId="788CF75C" w14:textId="77777777" w:rsidTr="007C190C">
        <w:tc>
          <w:tcPr>
            <w:tcW w:w="1104" w:type="dxa"/>
            <w:vMerge/>
          </w:tcPr>
          <w:p w14:paraId="1420F723" w14:textId="77777777" w:rsidR="0050481D" w:rsidRDefault="0050481D" w:rsidP="007C190C"/>
        </w:tc>
        <w:tc>
          <w:tcPr>
            <w:tcW w:w="1351" w:type="dxa"/>
            <w:vMerge/>
          </w:tcPr>
          <w:p w14:paraId="4FB5A7F2" w14:textId="77777777" w:rsidR="0050481D" w:rsidRDefault="0050481D" w:rsidP="007C190C"/>
        </w:tc>
        <w:tc>
          <w:tcPr>
            <w:tcW w:w="2410" w:type="dxa"/>
            <w:vAlign w:val="center"/>
          </w:tcPr>
          <w:p w14:paraId="06F8CB8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1A4C101" w14:textId="4AF2CA0C" w:rsidR="0050481D" w:rsidRPr="007F3E17" w:rsidRDefault="0050481D" w:rsidP="007C190C">
            <w:pPr>
              <w:rPr>
                <w:i/>
                <w:iCs/>
              </w:rPr>
            </w:pPr>
          </w:p>
        </w:tc>
      </w:tr>
      <w:tr w:rsidR="0050481D" w14:paraId="585C82AB" w14:textId="77777777" w:rsidTr="007C190C">
        <w:tc>
          <w:tcPr>
            <w:tcW w:w="1104" w:type="dxa"/>
            <w:vMerge/>
          </w:tcPr>
          <w:p w14:paraId="52FA86DF" w14:textId="77777777" w:rsidR="0050481D" w:rsidRDefault="0050481D" w:rsidP="007C190C"/>
        </w:tc>
        <w:tc>
          <w:tcPr>
            <w:tcW w:w="1351" w:type="dxa"/>
            <w:vMerge/>
          </w:tcPr>
          <w:p w14:paraId="7014FBFD" w14:textId="77777777" w:rsidR="0050481D" w:rsidRDefault="0050481D" w:rsidP="007C190C"/>
        </w:tc>
        <w:tc>
          <w:tcPr>
            <w:tcW w:w="2410" w:type="dxa"/>
            <w:vAlign w:val="center"/>
          </w:tcPr>
          <w:p w14:paraId="7014171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DC6A2B3" w14:textId="5F3DFB62" w:rsidR="0050481D" w:rsidRPr="007F3E17" w:rsidRDefault="0050481D" w:rsidP="007C190C">
            <w:pPr>
              <w:rPr>
                <w:i/>
                <w:iCs/>
              </w:rPr>
            </w:pPr>
          </w:p>
        </w:tc>
      </w:tr>
    </w:tbl>
    <w:p w14:paraId="656D7F3D" w14:textId="77777777" w:rsidR="00066A22" w:rsidRDefault="00066A22" w:rsidP="00C67427">
      <w:pPr>
        <w:pStyle w:val="Caption"/>
        <w:keepNext/>
      </w:pPr>
    </w:p>
    <w:p w14:paraId="37D4A070" w14:textId="4CA808FC" w:rsidR="00C67427" w:rsidRDefault="00C67427" w:rsidP="00C67427">
      <w:pPr>
        <w:pStyle w:val="Caption"/>
        <w:keepNext/>
      </w:pPr>
      <w:r>
        <w:t xml:space="preserve">Supplementary Table </w:t>
      </w:r>
      <w:r w:rsidR="005F161E">
        <w:fldChar w:fldCharType="begin"/>
      </w:r>
      <w:r w:rsidR="005F161E">
        <w:instrText xml:space="preserve"> SEQ Supplementary_Table \* ARABIC </w:instrText>
      </w:r>
      <w:r w:rsidR="005F161E">
        <w:fldChar w:fldCharType="separate"/>
      </w:r>
      <w:r>
        <w:rPr>
          <w:noProof/>
        </w:rPr>
        <w:t>5</w:t>
      </w:r>
      <w:r w:rsidR="005F161E">
        <w:rPr>
          <w:noProof/>
        </w:rPr>
        <w:fldChar w:fldCharType="end"/>
      </w:r>
      <w:r>
        <w:t xml:space="preserve">: </w:t>
      </w:r>
      <w:r w:rsidRPr="00BC26C2">
        <w:t>Number of reads and contigs after each pipeline step (</w:t>
      </w:r>
      <w:r>
        <w:t>R</w:t>
      </w:r>
      <w:r w:rsidRPr="00BC26C2">
        <w:t>NA)</w:t>
      </w:r>
    </w:p>
    <w:tbl>
      <w:tblPr>
        <w:tblStyle w:val="TableGrid"/>
        <w:tblW w:w="0" w:type="auto"/>
        <w:tblLook w:val="04A0" w:firstRow="1" w:lastRow="0" w:firstColumn="1" w:lastColumn="0" w:noHBand="0" w:noVBand="1"/>
      </w:tblPr>
      <w:tblGrid>
        <w:gridCol w:w="1087"/>
        <w:gridCol w:w="1351"/>
        <w:gridCol w:w="2410"/>
        <w:gridCol w:w="2126"/>
      </w:tblGrid>
      <w:tr w:rsidR="00C67427" w14:paraId="25E32D04" w14:textId="77777777" w:rsidTr="007C190C">
        <w:tc>
          <w:tcPr>
            <w:tcW w:w="1087" w:type="dxa"/>
          </w:tcPr>
          <w:p w14:paraId="4251456F" w14:textId="77777777" w:rsidR="00C67427" w:rsidRDefault="00C67427" w:rsidP="007C190C">
            <w:r>
              <w:t>Sample</w:t>
            </w:r>
          </w:p>
        </w:tc>
        <w:tc>
          <w:tcPr>
            <w:tcW w:w="1351" w:type="dxa"/>
          </w:tcPr>
          <w:p w14:paraId="42E18D03" w14:textId="77777777" w:rsidR="00C67427" w:rsidRDefault="00C67427" w:rsidP="007C190C">
            <w:r>
              <w:t>Raw reads</w:t>
            </w:r>
          </w:p>
        </w:tc>
        <w:tc>
          <w:tcPr>
            <w:tcW w:w="2410" w:type="dxa"/>
          </w:tcPr>
          <w:p w14:paraId="61EB9630" w14:textId="77777777" w:rsidR="00C67427" w:rsidRDefault="00C67427" w:rsidP="007C190C">
            <w:r>
              <w:t>Quality filtered reads</w:t>
            </w:r>
          </w:p>
        </w:tc>
        <w:tc>
          <w:tcPr>
            <w:tcW w:w="2126" w:type="dxa"/>
          </w:tcPr>
          <w:p w14:paraId="25ED9112" w14:textId="77777777" w:rsidR="00C67427" w:rsidRDefault="00C67427" w:rsidP="007C190C">
            <w:r>
              <w:t>rRNA filtered reads</w:t>
            </w:r>
          </w:p>
        </w:tc>
      </w:tr>
      <w:tr w:rsidR="00C67427" w14:paraId="45E3101D" w14:textId="77777777" w:rsidTr="007C190C">
        <w:tc>
          <w:tcPr>
            <w:tcW w:w="1087" w:type="dxa"/>
            <w:vMerge w:val="restart"/>
            <w:vAlign w:val="center"/>
          </w:tcPr>
          <w:p w14:paraId="1742C540" w14:textId="77777777" w:rsidR="00C67427" w:rsidRDefault="00C67427" w:rsidP="007C190C">
            <w:r>
              <w:t>M1_RNA</w:t>
            </w:r>
          </w:p>
        </w:tc>
        <w:tc>
          <w:tcPr>
            <w:tcW w:w="1351" w:type="dxa"/>
            <w:vMerge w:val="restart"/>
            <w:vAlign w:val="center"/>
          </w:tcPr>
          <w:p w14:paraId="7795F712" w14:textId="77777777" w:rsidR="00C67427" w:rsidRDefault="00C67427" w:rsidP="007C190C"/>
        </w:tc>
        <w:tc>
          <w:tcPr>
            <w:tcW w:w="2410" w:type="dxa"/>
            <w:vAlign w:val="center"/>
          </w:tcPr>
          <w:p w14:paraId="4F34710A"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29E15E15" w14:textId="1CBDC7B6" w:rsidR="00C67427" w:rsidRPr="007F3E17" w:rsidRDefault="007E18EB" w:rsidP="007C190C">
            <w:pPr>
              <w:rPr>
                <w:i/>
                <w:iCs/>
              </w:rPr>
            </w:pPr>
            <w:r>
              <w:rPr>
                <w:i/>
                <w:iCs/>
              </w:rPr>
              <w:t>4x…</w:t>
            </w:r>
          </w:p>
        </w:tc>
      </w:tr>
      <w:tr w:rsidR="00C67427" w14:paraId="35E428B6" w14:textId="77777777" w:rsidTr="007C190C">
        <w:tc>
          <w:tcPr>
            <w:tcW w:w="1087" w:type="dxa"/>
            <w:vMerge/>
            <w:vAlign w:val="center"/>
          </w:tcPr>
          <w:p w14:paraId="32EE0320" w14:textId="77777777" w:rsidR="00C67427" w:rsidRDefault="00C67427" w:rsidP="007C190C"/>
        </w:tc>
        <w:tc>
          <w:tcPr>
            <w:tcW w:w="1351" w:type="dxa"/>
            <w:vMerge/>
            <w:vAlign w:val="center"/>
          </w:tcPr>
          <w:p w14:paraId="6FFAAD40" w14:textId="77777777" w:rsidR="00C67427" w:rsidRDefault="00C67427" w:rsidP="007C190C"/>
        </w:tc>
        <w:tc>
          <w:tcPr>
            <w:tcW w:w="2410" w:type="dxa"/>
            <w:vAlign w:val="center"/>
          </w:tcPr>
          <w:p w14:paraId="7ED56D27"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CC96994" w14:textId="5D9AE89D" w:rsidR="00C67427" w:rsidRPr="007F3E17" w:rsidRDefault="00C67427" w:rsidP="007C190C">
            <w:pPr>
              <w:rPr>
                <w:i/>
                <w:iCs/>
              </w:rPr>
            </w:pPr>
          </w:p>
        </w:tc>
      </w:tr>
      <w:tr w:rsidR="00C67427" w14:paraId="49EF945D" w14:textId="77777777" w:rsidTr="007C190C">
        <w:tc>
          <w:tcPr>
            <w:tcW w:w="1087" w:type="dxa"/>
            <w:vMerge/>
            <w:vAlign w:val="center"/>
          </w:tcPr>
          <w:p w14:paraId="0CFA8EB5" w14:textId="77777777" w:rsidR="00C67427" w:rsidRDefault="00C67427" w:rsidP="007C190C"/>
        </w:tc>
        <w:tc>
          <w:tcPr>
            <w:tcW w:w="1351" w:type="dxa"/>
            <w:vMerge/>
            <w:vAlign w:val="center"/>
          </w:tcPr>
          <w:p w14:paraId="03417F43" w14:textId="77777777" w:rsidR="00C67427" w:rsidRDefault="00C67427" w:rsidP="007C190C"/>
        </w:tc>
        <w:tc>
          <w:tcPr>
            <w:tcW w:w="2410" w:type="dxa"/>
            <w:vAlign w:val="center"/>
          </w:tcPr>
          <w:p w14:paraId="02BBE816"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DC3570D" w14:textId="1ADAA9ED" w:rsidR="00C67427" w:rsidRPr="007F3E17" w:rsidRDefault="00C67427" w:rsidP="007C190C">
            <w:pPr>
              <w:rPr>
                <w:i/>
                <w:iCs/>
              </w:rPr>
            </w:pPr>
          </w:p>
        </w:tc>
      </w:tr>
      <w:tr w:rsidR="00C67427" w14:paraId="53A92A2C" w14:textId="77777777" w:rsidTr="007C190C">
        <w:tc>
          <w:tcPr>
            <w:tcW w:w="1087" w:type="dxa"/>
            <w:vMerge/>
            <w:vAlign w:val="center"/>
          </w:tcPr>
          <w:p w14:paraId="071B95B8" w14:textId="77777777" w:rsidR="00C67427" w:rsidRDefault="00C67427" w:rsidP="007C190C"/>
        </w:tc>
        <w:tc>
          <w:tcPr>
            <w:tcW w:w="1351" w:type="dxa"/>
            <w:vMerge/>
            <w:vAlign w:val="center"/>
          </w:tcPr>
          <w:p w14:paraId="484B76D4" w14:textId="77777777" w:rsidR="00C67427" w:rsidRDefault="00C67427" w:rsidP="007C190C"/>
        </w:tc>
        <w:tc>
          <w:tcPr>
            <w:tcW w:w="2410" w:type="dxa"/>
            <w:vAlign w:val="center"/>
          </w:tcPr>
          <w:p w14:paraId="121A8BB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1F6DD5A0" w14:textId="51B5A93C" w:rsidR="00C67427" w:rsidRPr="007F3E17" w:rsidRDefault="00C67427" w:rsidP="007C190C">
            <w:pPr>
              <w:rPr>
                <w:i/>
                <w:iCs/>
              </w:rPr>
            </w:pPr>
          </w:p>
        </w:tc>
      </w:tr>
      <w:tr w:rsidR="00C67427" w14:paraId="1143BF26" w14:textId="77777777" w:rsidTr="007C190C">
        <w:tc>
          <w:tcPr>
            <w:tcW w:w="1087" w:type="dxa"/>
            <w:vMerge w:val="restart"/>
            <w:vAlign w:val="center"/>
          </w:tcPr>
          <w:p w14:paraId="1BC3CC07" w14:textId="77777777" w:rsidR="00C67427" w:rsidRDefault="00C67427" w:rsidP="007C190C">
            <w:r>
              <w:t>M2_RNA</w:t>
            </w:r>
          </w:p>
        </w:tc>
        <w:tc>
          <w:tcPr>
            <w:tcW w:w="1351" w:type="dxa"/>
            <w:vMerge w:val="restart"/>
            <w:vAlign w:val="center"/>
          </w:tcPr>
          <w:p w14:paraId="4176ED8D" w14:textId="77777777" w:rsidR="00C67427" w:rsidRDefault="00C67427" w:rsidP="007C190C"/>
        </w:tc>
        <w:tc>
          <w:tcPr>
            <w:tcW w:w="2410" w:type="dxa"/>
            <w:vAlign w:val="center"/>
          </w:tcPr>
          <w:p w14:paraId="0A841F3B"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09AEC838" w14:textId="412A4F38" w:rsidR="00C67427" w:rsidRPr="007F3E17" w:rsidRDefault="00C67427" w:rsidP="007C190C">
            <w:pPr>
              <w:rPr>
                <w:i/>
                <w:iCs/>
              </w:rPr>
            </w:pPr>
          </w:p>
        </w:tc>
      </w:tr>
      <w:tr w:rsidR="00C67427" w14:paraId="41166869" w14:textId="77777777" w:rsidTr="007C190C">
        <w:tc>
          <w:tcPr>
            <w:tcW w:w="1087" w:type="dxa"/>
            <w:vMerge/>
            <w:vAlign w:val="center"/>
          </w:tcPr>
          <w:p w14:paraId="6F08CE1F" w14:textId="77777777" w:rsidR="00C67427" w:rsidRDefault="00C67427" w:rsidP="007C190C"/>
        </w:tc>
        <w:tc>
          <w:tcPr>
            <w:tcW w:w="1351" w:type="dxa"/>
            <w:vMerge/>
            <w:vAlign w:val="center"/>
          </w:tcPr>
          <w:p w14:paraId="3FD879BE" w14:textId="77777777" w:rsidR="00C67427" w:rsidRDefault="00C67427" w:rsidP="007C190C"/>
        </w:tc>
        <w:tc>
          <w:tcPr>
            <w:tcW w:w="2410" w:type="dxa"/>
            <w:vAlign w:val="center"/>
          </w:tcPr>
          <w:p w14:paraId="6EC338E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269D4D2" w14:textId="0F2DEAD1" w:rsidR="00C67427" w:rsidRPr="007F3E17" w:rsidRDefault="00C67427" w:rsidP="007C190C">
            <w:pPr>
              <w:rPr>
                <w:i/>
                <w:iCs/>
              </w:rPr>
            </w:pPr>
          </w:p>
        </w:tc>
      </w:tr>
      <w:tr w:rsidR="00C67427" w14:paraId="732FB2B9" w14:textId="77777777" w:rsidTr="007C190C">
        <w:tc>
          <w:tcPr>
            <w:tcW w:w="1087" w:type="dxa"/>
            <w:vMerge/>
            <w:vAlign w:val="center"/>
          </w:tcPr>
          <w:p w14:paraId="13B0621C" w14:textId="77777777" w:rsidR="00C67427" w:rsidRDefault="00C67427" w:rsidP="007C190C"/>
        </w:tc>
        <w:tc>
          <w:tcPr>
            <w:tcW w:w="1351" w:type="dxa"/>
            <w:vMerge/>
            <w:vAlign w:val="center"/>
          </w:tcPr>
          <w:p w14:paraId="70B0771A" w14:textId="77777777" w:rsidR="00C67427" w:rsidRDefault="00C67427" w:rsidP="007C190C"/>
        </w:tc>
        <w:tc>
          <w:tcPr>
            <w:tcW w:w="2410" w:type="dxa"/>
            <w:vAlign w:val="center"/>
          </w:tcPr>
          <w:p w14:paraId="3CD623B8"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E252CAC" w14:textId="6F9614BC" w:rsidR="00C67427" w:rsidRPr="007F3E17" w:rsidRDefault="00C67427" w:rsidP="007C190C">
            <w:pPr>
              <w:rPr>
                <w:i/>
                <w:iCs/>
              </w:rPr>
            </w:pPr>
          </w:p>
        </w:tc>
      </w:tr>
      <w:tr w:rsidR="00C67427" w14:paraId="6AAA858D" w14:textId="77777777" w:rsidTr="007C190C">
        <w:tc>
          <w:tcPr>
            <w:tcW w:w="1087" w:type="dxa"/>
            <w:vMerge/>
            <w:vAlign w:val="center"/>
          </w:tcPr>
          <w:p w14:paraId="07E8674F" w14:textId="77777777" w:rsidR="00C67427" w:rsidRDefault="00C67427" w:rsidP="007C190C"/>
        </w:tc>
        <w:tc>
          <w:tcPr>
            <w:tcW w:w="1351" w:type="dxa"/>
            <w:vMerge/>
            <w:vAlign w:val="center"/>
          </w:tcPr>
          <w:p w14:paraId="79CFFE2A" w14:textId="77777777" w:rsidR="00C67427" w:rsidRDefault="00C67427" w:rsidP="007C190C"/>
        </w:tc>
        <w:tc>
          <w:tcPr>
            <w:tcW w:w="2410" w:type="dxa"/>
            <w:vAlign w:val="center"/>
          </w:tcPr>
          <w:p w14:paraId="3B568180"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00B2E93D" w14:textId="6BA67511" w:rsidR="00C67427" w:rsidRPr="007F3E17" w:rsidRDefault="00C67427" w:rsidP="007C190C">
            <w:pPr>
              <w:rPr>
                <w:i/>
                <w:iCs/>
              </w:rPr>
            </w:pPr>
          </w:p>
        </w:tc>
      </w:tr>
      <w:tr w:rsidR="00C67427" w14:paraId="0AA814CD" w14:textId="77777777" w:rsidTr="007C190C">
        <w:tc>
          <w:tcPr>
            <w:tcW w:w="1087" w:type="dxa"/>
            <w:vMerge w:val="restart"/>
            <w:vAlign w:val="center"/>
          </w:tcPr>
          <w:p w14:paraId="2AD25B80" w14:textId="77777777" w:rsidR="00C67427" w:rsidRDefault="00C67427" w:rsidP="007C190C">
            <w:r>
              <w:t>M3_RNA</w:t>
            </w:r>
          </w:p>
        </w:tc>
        <w:tc>
          <w:tcPr>
            <w:tcW w:w="1351" w:type="dxa"/>
            <w:vMerge w:val="restart"/>
            <w:vAlign w:val="center"/>
          </w:tcPr>
          <w:p w14:paraId="630D044E" w14:textId="77777777" w:rsidR="00C67427" w:rsidRDefault="00C67427" w:rsidP="007C190C"/>
        </w:tc>
        <w:tc>
          <w:tcPr>
            <w:tcW w:w="2410" w:type="dxa"/>
            <w:vAlign w:val="center"/>
          </w:tcPr>
          <w:p w14:paraId="056B1721"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78630AF3" w14:textId="6BE60848" w:rsidR="00C67427" w:rsidRPr="007F3E17" w:rsidRDefault="00C67427" w:rsidP="007C190C">
            <w:pPr>
              <w:rPr>
                <w:i/>
                <w:iCs/>
              </w:rPr>
            </w:pPr>
          </w:p>
        </w:tc>
      </w:tr>
      <w:tr w:rsidR="00C67427" w14:paraId="28D95C03" w14:textId="77777777" w:rsidTr="007C190C">
        <w:tc>
          <w:tcPr>
            <w:tcW w:w="1087" w:type="dxa"/>
            <w:vMerge/>
            <w:vAlign w:val="center"/>
          </w:tcPr>
          <w:p w14:paraId="6D32AE26" w14:textId="77777777" w:rsidR="00C67427" w:rsidRDefault="00C67427" w:rsidP="007C190C"/>
        </w:tc>
        <w:tc>
          <w:tcPr>
            <w:tcW w:w="1351" w:type="dxa"/>
            <w:vMerge/>
            <w:vAlign w:val="center"/>
          </w:tcPr>
          <w:p w14:paraId="4C4FD20D" w14:textId="77777777" w:rsidR="00C67427" w:rsidRDefault="00C67427" w:rsidP="007C190C"/>
        </w:tc>
        <w:tc>
          <w:tcPr>
            <w:tcW w:w="2410" w:type="dxa"/>
            <w:vAlign w:val="center"/>
          </w:tcPr>
          <w:p w14:paraId="2D3A2C71"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2BC7BE39" w14:textId="72D89CC7" w:rsidR="00C67427" w:rsidRPr="007F3E17" w:rsidRDefault="00C67427" w:rsidP="007C190C">
            <w:pPr>
              <w:rPr>
                <w:i/>
                <w:iCs/>
              </w:rPr>
            </w:pPr>
          </w:p>
        </w:tc>
      </w:tr>
      <w:tr w:rsidR="00C67427" w14:paraId="728BB4C3" w14:textId="77777777" w:rsidTr="007C190C">
        <w:tc>
          <w:tcPr>
            <w:tcW w:w="1087" w:type="dxa"/>
            <w:vMerge/>
            <w:vAlign w:val="center"/>
          </w:tcPr>
          <w:p w14:paraId="35ABA79F" w14:textId="77777777" w:rsidR="00C67427" w:rsidRDefault="00C67427" w:rsidP="007C190C"/>
        </w:tc>
        <w:tc>
          <w:tcPr>
            <w:tcW w:w="1351" w:type="dxa"/>
            <w:vMerge/>
            <w:vAlign w:val="center"/>
          </w:tcPr>
          <w:p w14:paraId="154A5203" w14:textId="77777777" w:rsidR="00C67427" w:rsidRDefault="00C67427" w:rsidP="007C190C"/>
        </w:tc>
        <w:tc>
          <w:tcPr>
            <w:tcW w:w="2410" w:type="dxa"/>
            <w:vAlign w:val="center"/>
          </w:tcPr>
          <w:p w14:paraId="5F38E8FF"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54F6969" w14:textId="7B036A69" w:rsidR="00C67427" w:rsidRPr="007F3E17" w:rsidRDefault="00C67427" w:rsidP="007C190C">
            <w:pPr>
              <w:rPr>
                <w:i/>
                <w:iCs/>
              </w:rPr>
            </w:pPr>
          </w:p>
        </w:tc>
      </w:tr>
      <w:tr w:rsidR="00C67427" w14:paraId="11BC292A" w14:textId="77777777" w:rsidTr="007C190C">
        <w:tc>
          <w:tcPr>
            <w:tcW w:w="1087" w:type="dxa"/>
            <w:vMerge/>
            <w:vAlign w:val="center"/>
          </w:tcPr>
          <w:p w14:paraId="74A291F3" w14:textId="77777777" w:rsidR="00C67427" w:rsidRDefault="00C67427" w:rsidP="007C190C"/>
        </w:tc>
        <w:tc>
          <w:tcPr>
            <w:tcW w:w="1351" w:type="dxa"/>
            <w:vMerge/>
            <w:vAlign w:val="center"/>
          </w:tcPr>
          <w:p w14:paraId="1BC613E3" w14:textId="77777777" w:rsidR="00C67427" w:rsidRDefault="00C67427" w:rsidP="007C190C"/>
        </w:tc>
        <w:tc>
          <w:tcPr>
            <w:tcW w:w="2410" w:type="dxa"/>
            <w:vAlign w:val="center"/>
          </w:tcPr>
          <w:p w14:paraId="18F5A1A4"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246D092" w14:textId="4D16428B" w:rsidR="00C67427" w:rsidRPr="007F3E17" w:rsidRDefault="00C67427" w:rsidP="007C190C">
            <w:pPr>
              <w:rPr>
                <w:i/>
                <w:iCs/>
              </w:rPr>
            </w:pPr>
          </w:p>
        </w:tc>
      </w:tr>
      <w:tr w:rsidR="00C67427" w14:paraId="401D514C" w14:textId="77777777" w:rsidTr="007C190C">
        <w:tc>
          <w:tcPr>
            <w:tcW w:w="1087" w:type="dxa"/>
            <w:vMerge w:val="restart"/>
            <w:vAlign w:val="center"/>
          </w:tcPr>
          <w:p w14:paraId="7A83E59A" w14:textId="77777777" w:rsidR="00C67427" w:rsidRDefault="00C67427" w:rsidP="007C190C">
            <w:r>
              <w:t>F1_RNA</w:t>
            </w:r>
          </w:p>
        </w:tc>
        <w:tc>
          <w:tcPr>
            <w:tcW w:w="1351" w:type="dxa"/>
            <w:vMerge w:val="restart"/>
            <w:vAlign w:val="center"/>
          </w:tcPr>
          <w:p w14:paraId="310C51BD" w14:textId="77777777" w:rsidR="00C67427" w:rsidRDefault="00C67427" w:rsidP="007C190C"/>
        </w:tc>
        <w:tc>
          <w:tcPr>
            <w:tcW w:w="2410" w:type="dxa"/>
            <w:vAlign w:val="center"/>
          </w:tcPr>
          <w:p w14:paraId="40A87ED3"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1B164337" w14:textId="6A03A6D6" w:rsidR="00C67427" w:rsidRPr="007F3E17" w:rsidRDefault="00C67427" w:rsidP="007C190C">
            <w:pPr>
              <w:rPr>
                <w:i/>
                <w:iCs/>
              </w:rPr>
            </w:pPr>
          </w:p>
        </w:tc>
      </w:tr>
      <w:tr w:rsidR="00C67427" w14:paraId="0D5C8C07" w14:textId="77777777" w:rsidTr="007C190C">
        <w:tc>
          <w:tcPr>
            <w:tcW w:w="1087" w:type="dxa"/>
            <w:vMerge/>
            <w:vAlign w:val="center"/>
          </w:tcPr>
          <w:p w14:paraId="3FC4B2EA" w14:textId="77777777" w:rsidR="00C67427" w:rsidRDefault="00C67427" w:rsidP="007C190C"/>
        </w:tc>
        <w:tc>
          <w:tcPr>
            <w:tcW w:w="1351" w:type="dxa"/>
            <w:vMerge/>
            <w:vAlign w:val="center"/>
          </w:tcPr>
          <w:p w14:paraId="7810A0D5" w14:textId="77777777" w:rsidR="00C67427" w:rsidRDefault="00C67427" w:rsidP="007C190C"/>
        </w:tc>
        <w:tc>
          <w:tcPr>
            <w:tcW w:w="2410" w:type="dxa"/>
            <w:vAlign w:val="center"/>
          </w:tcPr>
          <w:p w14:paraId="30F705D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0FA6CEE9" w14:textId="29243F81" w:rsidR="00C67427" w:rsidRPr="007F3E17" w:rsidRDefault="00C67427" w:rsidP="007C190C">
            <w:pPr>
              <w:rPr>
                <w:i/>
                <w:iCs/>
              </w:rPr>
            </w:pPr>
          </w:p>
        </w:tc>
      </w:tr>
      <w:tr w:rsidR="00C67427" w14:paraId="24B998DC" w14:textId="77777777" w:rsidTr="007C190C">
        <w:tc>
          <w:tcPr>
            <w:tcW w:w="1087" w:type="dxa"/>
            <w:vMerge/>
            <w:vAlign w:val="center"/>
          </w:tcPr>
          <w:p w14:paraId="327491AE" w14:textId="77777777" w:rsidR="00C67427" w:rsidRDefault="00C67427" w:rsidP="007C190C"/>
        </w:tc>
        <w:tc>
          <w:tcPr>
            <w:tcW w:w="1351" w:type="dxa"/>
            <w:vMerge/>
            <w:vAlign w:val="center"/>
          </w:tcPr>
          <w:p w14:paraId="3D058F56" w14:textId="77777777" w:rsidR="00C67427" w:rsidRDefault="00C67427" w:rsidP="007C190C"/>
        </w:tc>
        <w:tc>
          <w:tcPr>
            <w:tcW w:w="2410" w:type="dxa"/>
            <w:vAlign w:val="center"/>
          </w:tcPr>
          <w:p w14:paraId="1958A8E4"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953F3B6" w14:textId="6EA4F095" w:rsidR="00C67427" w:rsidRPr="007F3E17" w:rsidRDefault="00C67427" w:rsidP="007C190C">
            <w:pPr>
              <w:rPr>
                <w:i/>
                <w:iCs/>
              </w:rPr>
            </w:pPr>
          </w:p>
        </w:tc>
      </w:tr>
      <w:tr w:rsidR="00C67427" w14:paraId="14CD18E2" w14:textId="77777777" w:rsidTr="007C190C">
        <w:tc>
          <w:tcPr>
            <w:tcW w:w="1087" w:type="dxa"/>
            <w:vMerge/>
            <w:vAlign w:val="center"/>
          </w:tcPr>
          <w:p w14:paraId="7F2A009E" w14:textId="77777777" w:rsidR="00C67427" w:rsidRDefault="00C67427" w:rsidP="007C190C"/>
        </w:tc>
        <w:tc>
          <w:tcPr>
            <w:tcW w:w="1351" w:type="dxa"/>
            <w:vMerge/>
            <w:vAlign w:val="center"/>
          </w:tcPr>
          <w:p w14:paraId="09669F4B" w14:textId="77777777" w:rsidR="00C67427" w:rsidRDefault="00C67427" w:rsidP="007C190C"/>
        </w:tc>
        <w:tc>
          <w:tcPr>
            <w:tcW w:w="2410" w:type="dxa"/>
            <w:vAlign w:val="center"/>
          </w:tcPr>
          <w:p w14:paraId="40F9B75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6FA8BAC" w14:textId="48AE7139" w:rsidR="00C67427" w:rsidRPr="007F3E17" w:rsidRDefault="00C67427" w:rsidP="007C190C">
            <w:pPr>
              <w:rPr>
                <w:i/>
                <w:iCs/>
              </w:rPr>
            </w:pPr>
          </w:p>
        </w:tc>
      </w:tr>
      <w:tr w:rsidR="00C67427" w14:paraId="4D526EE4" w14:textId="77777777" w:rsidTr="007C190C">
        <w:tc>
          <w:tcPr>
            <w:tcW w:w="1087" w:type="dxa"/>
            <w:vMerge w:val="restart"/>
            <w:vAlign w:val="center"/>
          </w:tcPr>
          <w:p w14:paraId="1B404FF3" w14:textId="77777777" w:rsidR="00C67427" w:rsidRDefault="00C67427" w:rsidP="007C190C">
            <w:r>
              <w:t>F2_RNA</w:t>
            </w:r>
          </w:p>
        </w:tc>
        <w:tc>
          <w:tcPr>
            <w:tcW w:w="1351" w:type="dxa"/>
            <w:vMerge w:val="restart"/>
            <w:vAlign w:val="center"/>
          </w:tcPr>
          <w:p w14:paraId="0D47D973" w14:textId="77777777" w:rsidR="00C67427" w:rsidRDefault="00C67427" w:rsidP="007C190C"/>
        </w:tc>
        <w:tc>
          <w:tcPr>
            <w:tcW w:w="2410" w:type="dxa"/>
            <w:vAlign w:val="center"/>
          </w:tcPr>
          <w:p w14:paraId="186DBEC9"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453CECBA" w14:textId="673A8387" w:rsidR="00C67427" w:rsidRPr="007F3E17" w:rsidRDefault="00C67427" w:rsidP="007C190C">
            <w:pPr>
              <w:rPr>
                <w:i/>
                <w:iCs/>
              </w:rPr>
            </w:pPr>
          </w:p>
        </w:tc>
      </w:tr>
      <w:tr w:rsidR="00C67427" w14:paraId="3915DA22" w14:textId="77777777" w:rsidTr="007C190C">
        <w:tc>
          <w:tcPr>
            <w:tcW w:w="1087" w:type="dxa"/>
            <w:vMerge/>
            <w:vAlign w:val="center"/>
          </w:tcPr>
          <w:p w14:paraId="6E74FA11" w14:textId="77777777" w:rsidR="00C67427" w:rsidRDefault="00C67427" w:rsidP="007C190C"/>
        </w:tc>
        <w:tc>
          <w:tcPr>
            <w:tcW w:w="1351" w:type="dxa"/>
            <w:vMerge/>
            <w:vAlign w:val="center"/>
          </w:tcPr>
          <w:p w14:paraId="18AA44D5" w14:textId="77777777" w:rsidR="00C67427" w:rsidRDefault="00C67427" w:rsidP="007C190C"/>
        </w:tc>
        <w:tc>
          <w:tcPr>
            <w:tcW w:w="2410" w:type="dxa"/>
            <w:vAlign w:val="center"/>
          </w:tcPr>
          <w:p w14:paraId="571F4D29"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66DFF70F" w14:textId="4AD4BA7E" w:rsidR="00C67427" w:rsidRPr="007F3E17" w:rsidRDefault="00C67427" w:rsidP="007C190C">
            <w:pPr>
              <w:rPr>
                <w:i/>
                <w:iCs/>
              </w:rPr>
            </w:pPr>
          </w:p>
        </w:tc>
      </w:tr>
      <w:tr w:rsidR="00C67427" w14:paraId="61EC384A" w14:textId="77777777" w:rsidTr="007C190C">
        <w:tc>
          <w:tcPr>
            <w:tcW w:w="1087" w:type="dxa"/>
            <w:vMerge/>
            <w:vAlign w:val="center"/>
          </w:tcPr>
          <w:p w14:paraId="165E2278" w14:textId="77777777" w:rsidR="00C67427" w:rsidRDefault="00C67427" w:rsidP="007C190C"/>
        </w:tc>
        <w:tc>
          <w:tcPr>
            <w:tcW w:w="1351" w:type="dxa"/>
            <w:vMerge/>
            <w:vAlign w:val="center"/>
          </w:tcPr>
          <w:p w14:paraId="345D2073" w14:textId="77777777" w:rsidR="00C67427" w:rsidRDefault="00C67427" w:rsidP="007C190C"/>
        </w:tc>
        <w:tc>
          <w:tcPr>
            <w:tcW w:w="2410" w:type="dxa"/>
            <w:vAlign w:val="center"/>
          </w:tcPr>
          <w:p w14:paraId="73B2A0DC"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6D203E5" w14:textId="5E03558E" w:rsidR="00C67427" w:rsidRPr="007F3E17" w:rsidRDefault="00C67427" w:rsidP="007C190C">
            <w:pPr>
              <w:rPr>
                <w:i/>
                <w:iCs/>
              </w:rPr>
            </w:pPr>
          </w:p>
        </w:tc>
      </w:tr>
      <w:tr w:rsidR="00C67427" w14:paraId="2B14FCA6" w14:textId="77777777" w:rsidTr="007C190C">
        <w:tc>
          <w:tcPr>
            <w:tcW w:w="1087" w:type="dxa"/>
            <w:vMerge/>
            <w:vAlign w:val="center"/>
          </w:tcPr>
          <w:p w14:paraId="3E384F64" w14:textId="77777777" w:rsidR="00C67427" w:rsidRDefault="00C67427" w:rsidP="007C190C"/>
        </w:tc>
        <w:tc>
          <w:tcPr>
            <w:tcW w:w="1351" w:type="dxa"/>
            <w:vMerge/>
            <w:vAlign w:val="center"/>
          </w:tcPr>
          <w:p w14:paraId="114A875F" w14:textId="77777777" w:rsidR="00C67427" w:rsidRDefault="00C67427" w:rsidP="007C190C"/>
        </w:tc>
        <w:tc>
          <w:tcPr>
            <w:tcW w:w="2410" w:type="dxa"/>
            <w:vAlign w:val="center"/>
          </w:tcPr>
          <w:p w14:paraId="73380B6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81A1142" w14:textId="40F60400" w:rsidR="00C67427" w:rsidRPr="007F3E17" w:rsidRDefault="00C67427" w:rsidP="007C190C">
            <w:pPr>
              <w:rPr>
                <w:i/>
                <w:iCs/>
              </w:rPr>
            </w:pPr>
          </w:p>
        </w:tc>
      </w:tr>
      <w:tr w:rsidR="00C67427" w14:paraId="164B084E" w14:textId="77777777" w:rsidTr="007C190C">
        <w:tc>
          <w:tcPr>
            <w:tcW w:w="1087" w:type="dxa"/>
            <w:vMerge w:val="restart"/>
            <w:vAlign w:val="center"/>
          </w:tcPr>
          <w:p w14:paraId="5F2D46D1" w14:textId="77777777" w:rsidR="00C67427" w:rsidRDefault="00C67427" w:rsidP="007C190C">
            <w:r>
              <w:t>F3_RNA</w:t>
            </w:r>
          </w:p>
        </w:tc>
        <w:tc>
          <w:tcPr>
            <w:tcW w:w="1351" w:type="dxa"/>
            <w:vMerge w:val="restart"/>
            <w:vAlign w:val="center"/>
          </w:tcPr>
          <w:p w14:paraId="6702A9F2" w14:textId="77777777" w:rsidR="00C67427" w:rsidRDefault="00C67427" w:rsidP="007C190C"/>
        </w:tc>
        <w:tc>
          <w:tcPr>
            <w:tcW w:w="2410" w:type="dxa"/>
            <w:vAlign w:val="center"/>
          </w:tcPr>
          <w:p w14:paraId="6C3EA9F0"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3B0A5426" w14:textId="39043E8E" w:rsidR="00C67427" w:rsidRPr="007F3E17" w:rsidRDefault="00C67427" w:rsidP="007C190C">
            <w:pPr>
              <w:rPr>
                <w:i/>
                <w:iCs/>
              </w:rPr>
            </w:pPr>
          </w:p>
        </w:tc>
      </w:tr>
      <w:tr w:rsidR="00C67427" w14:paraId="705CBFAB" w14:textId="77777777" w:rsidTr="007C190C">
        <w:tc>
          <w:tcPr>
            <w:tcW w:w="1087" w:type="dxa"/>
            <w:vMerge/>
          </w:tcPr>
          <w:p w14:paraId="578A4B49" w14:textId="77777777" w:rsidR="00C67427" w:rsidRDefault="00C67427" w:rsidP="007C190C"/>
        </w:tc>
        <w:tc>
          <w:tcPr>
            <w:tcW w:w="1351" w:type="dxa"/>
            <w:vMerge/>
          </w:tcPr>
          <w:p w14:paraId="6F771D23" w14:textId="77777777" w:rsidR="00C67427" w:rsidRDefault="00C67427" w:rsidP="007C190C"/>
        </w:tc>
        <w:tc>
          <w:tcPr>
            <w:tcW w:w="2410" w:type="dxa"/>
            <w:vAlign w:val="center"/>
          </w:tcPr>
          <w:p w14:paraId="47A5BDF4"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3C750565" w14:textId="72E09D28" w:rsidR="00C67427" w:rsidRPr="007F3E17" w:rsidRDefault="00C67427" w:rsidP="007C190C">
            <w:pPr>
              <w:rPr>
                <w:i/>
                <w:iCs/>
              </w:rPr>
            </w:pPr>
          </w:p>
        </w:tc>
      </w:tr>
      <w:tr w:rsidR="00C67427" w14:paraId="760C127E" w14:textId="77777777" w:rsidTr="007C190C">
        <w:tc>
          <w:tcPr>
            <w:tcW w:w="1087" w:type="dxa"/>
            <w:vMerge/>
          </w:tcPr>
          <w:p w14:paraId="3131E401" w14:textId="77777777" w:rsidR="00C67427" w:rsidRDefault="00C67427" w:rsidP="007C190C"/>
        </w:tc>
        <w:tc>
          <w:tcPr>
            <w:tcW w:w="1351" w:type="dxa"/>
            <w:vMerge/>
          </w:tcPr>
          <w:p w14:paraId="6204CEF5" w14:textId="77777777" w:rsidR="00C67427" w:rsidRDefault="00C67427" w:rsidP="007C190C"/>
        </w:tc>
        <w:tc>
          <w:tcPr>
            <w:tcW w:w="2410" w:type="dxa"/>
            <w:vAlign w:val="center"/>
          </w:tcPr>
          <w:p w14:paraId="6D84699D"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0BD4995C" w14:textId="2DFA03FD" w:rsidR="00C67427" w:rsidRPr="007F3E17" w:rsidRDefault="00C67427" w:rsidP="007C190C">
            <w:pPr>
              <w:rPr>
                <w:i/>
                <w:iCs/>
              </w:rPr>
            </w:pPr>
          </w:p>
        </w:tc>
      </w:tr>
      <w:tr w:rsidR="00C67427" w14:paraId="5DCC2697" w14:textId="77777777" w:rsidTr="007C190C">
        <w:tc>
          <w:tcPr>
            <w:tcW w:w="1087" w:type="dxa"/>
            <w:vMerge/>
          </w:tcPr>
          <w:p w14:paraId="482E7531" w14:textId="77777777" w:rsidR="00C67427" w:rsidRDefault="00C67427" w:rsidP="007C190C"/>
        </w:tc>
        <w:tc>
          <w:tcPr>
            <w:tcW w:w="1351" w:type="dxa"/>
            <w:vMerge/>
          </w:tcPr>
          <w:p w14:paraId="3952B7BC" w14:textId="77777777" w:rsidR="00C67427" w:rsidRDefault="00C67427" w:rsidP="007C190C"/>
        </w:tc>
        <w:tc>
          <w:tcPr>
            <w:tcW w:w="2410" w:type="dxa"/>
            <w:vAlign w:val="center"/>
          </w:tcPr>
          <w:p w14:paraId="355F867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CB60435" w14:textId="6B77CF82" w:rsidR="00C67427" w:rsidRPr="007F3E17" w:rsidRDefault="00C67427" w:rsidP="007C190C">
            <w:pPr>
              <w:rPr>
                <w:i/>
                <w:iCs/>
              </w:rPr>
            </w:pPr>
          </w:p>
        </w:tc>
      </w:tr>
    </w:tbl>
    <w:p w14:paraId="307CE45B" w14:textId="77777777" w:rsidR="00C67427" w:rsidRDefault="00C67427" w:rsidP="00776123"/>
    <w:sectPr w:rsidR="00C67427"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Sally" w:date="2020-07-17T12:59:00Z" w:initials="S">
    <w:p w14:paraId="673A2D70" w14:textId="77777777" w:rsidR="007C190C" w:rsidRDefault="007C190C" w:rsidP="009F6B54">
      <w:pPr>
        <w:pStyle w:val="CommentText"/>
      </w:pPr>
      <w:r>
        <w:rPr>
          <w:rStyle w:val="CommentReference"/>
        </w:rPr>
        <w:annotationRef/>
      </w:r>
      <w:r>
        <w:t>The relationship between sequence diversity and species diversity is also a challenge. For example, I suggest that you might add a sentence here citing a few references (such as Clare et al. 2016 published in Genome) indicating that bioinformatics choices can also yield a wide variety of species richness estimates from metabarcoding data.</w:t>
      </w:r>
    </w:p>
  </w:comment>
  <w:comment w:id="3" w:author="Christopher Hempel" w:date="2020-08-28T10:09:00Z" w:initials="CH">
    <w:p w14:paraId="2140B46B" w14:textId="5C5AB623" w:rsidR="007C190C" w:rsidRDefault="007C190C">
      <w:pPr>
        <w:pStyle w:val="CommentText"/>
      </w:pPr>
      <w:r>
        <w:rPr>
          <w:rStyle w:val="CommentReference"/>
        </w:rPr>
        <w:annotationRef/>
      </w:r>
      <w:r>
        <w:t>To be discussed with Sally – same problem with metagenomics and metatranscriptomics</w:t>
      </w:r>
    </w:p>
  </w:comment>
  <w:comment w:id="33" w:author="Karl Cottenie" w:date="2020-09-10T16:19:00Z" w:initials="KC">
    <w:p w14:paraId="2B0C07A8" w14:textId="22070374" w:rsidR="007C190C" w:rsidRDefault="007C190C">
      <w:pPr>
        <w:pStyle w:val="CommentText"/>
      </w:pPr>
      <w:r>
        <w:rPr>
          <w:rStyle w:val="CommentReference"/>
        </w:rPr>
        <w:annotationRef/>
      </w:r>
      <w:r>
        <w:t xml:space="preserve">What are the </w:t>
      </w:r>
      <w:proofErr w:type="spellStart"/>
      <w:r>
        <w:t>disadvantageouses</w:t>
      </w:r>
      <w:proofErr w:type="spellEnd"/>
      <w:r>
        <w:t xml:space="preserve"> of this approach (bias towards active taxa, large taxa, taxa that shed (?) more? It seems that you are making a maybe biased case in favour of metatranscriptomics?</w:t>
      </w:r>
    </w:p>
  </w:comment>
  <w:comment w:id="34" w:author="Christopher Hempel" w:date="2020-09-18T09:15:00Z" w:initials="CH">
    <w:p w14:paraId="49E0F2FA" w14:textId="3E9ADA05" w:rsidR="007C190C" w:rsidRDefault="007C190C">
      <w:pPr>
        <w:pStyle w:val="CommentText"/>
      </w:pPr>
      <w:r>
        <w:rPr>
          <w:rStyle w:val="CommentReference"/>
        </w:rPr>
        <w:annotationRef/>
      </w:r>
      <w:r>
        <w:t>This is a good point which I will definitely include, but I think it fits better in the discussion.</w:t>
      </w:r>
    </w:p>
  </w:comment>
  <w:comment w:id="67" w:author="Karl Cottenie" w:date="2020-09-10T16:30:00Z" w:initials="KC">
    <w:p w14:paraId="5E89C15E" w14:textId="2861EA79" w:rsidR="007C190C" w:rsidRDefault="007C190C">
      <w:pPr>
        <w:pStyle w:val="CommentText"/>
      </w:pPr>
      <w:r>
        <w:rPr>
          <w:rStyle w:val="CommentReference"/>
        </w:rPr>
        <w:annotationRef/>
      </w:r>
      <w:r>
        <w:t>Or do you want to make hypotheses?</w:t>
      </w:r>
    </w:p>
  </w:comment>
  <w:comment w:id="74" w:author="Karl Cottenie" w:date="2020-09-10T16:35:00Z" w:initials="KC">
    <w:p w14:paraId="4B4F64FA" w14:textId="0964A57C" w:rsidR="007C190C" w:rsidRDefault="007C190C">
      <w:pPr>
        <w:pStyle w:val="CommentText"/>
      </w:pPr>
      <w:r>
        <w:rPr>
          <w:rStyle w:val="CommentReference"/>
        </w:rPr>
        <w:annotationRef/>
      </w:r>
      <w:r>
        <w:t xml:space="preserve">Why is this objective so </w:t>
      </w:r>
      <w:proofErr w:type="gramStart"/>
      <w:r>
        <w:t>important.</w:t>
      </w:r>
      <w:proofErr w:type="gramEnd"/>
      <w:r>
        <w:t xml:space="preserve"> Not mentioned at all in the introduction.</w:t>
      </w:r>
    </w:p>
  </w:comment>
  <w:comment w:id="76" w:author="Karl Cottenie" w:date="2020-09-10T16:29:00Z" w:initials="KC">
    <w:p w14:paraId="56FABC77" w14:textId="1F87E556" w:rsidR="007C190C" w:rsidRDefault="007C190C">
      <w:pPr>
        <w:pStyle w:val="CommentText"/>
      </w:pPr>
      <w:r>
        <w:rPr>
          <w:rStyle w:val="CommentReference"/>
        </w:rPr>
        <w:annotationRef/>
      </w:r>
      <w:r>
        <w:t>How is this different from the first objective?</w:t>
      </w:r>
    </w:p>
  </w:comment>
  <w:comment w:id="78" w:author="Karl Cottenie" w:date="2020-09-10T17:06:00Z" w:initials="KC">
    <w:p w14:paraId="6681364B" w14:textId="77777777" w:rsidR="007C190C" w:rsidRDefault="007C190C" w:rsidP="00E3201C">
      <w:pPr>
        <w:pStyle w:val="CommentText"/>
      </w:pPr>
      <w:r>
        <w:rPr>
          <w:rStyle w:val="CommentReference"/>
        </w:rPr>
        <w:annotationRef/>
      </w:r>
      <w:r>
        <w:t>Make sure that this correspond to the 3 objectives at the end of the introduction!</w:t>
      </w:r>
    </w:p>
  </w:comment>
  <w:comment w:id="79" w:author="Karl Cottenie" w:date="2020-09-10T17:24:00Z" w:initials="KC">
    <w:p w14:paraId="060CCAAB" w14:textId="77777777" w:rsidR="007C190C" w:rsidRDefault="007C190C" w:rsidP="00E3201C">
      <w:pPr>
        <w:pStyle w:val="CommentText"/>
      </w:pPr>
      <w:r>
        <w:rPr>
          <w:rStyle w:val="CommentReference"/>
        </w:rPr>
        <w:annotationRef/>
      </w:r>
      <w:r>
        <w:t>Why does this matter?</w:t>
      </w:r>
    </w:p>
  </w:comment>
  <w:comment w:id="80" w:author="Christopher Hempel" w:date="2020-08-07T11:32:00Z" w:initials="CH">
    <w:p w14:paraId="2C95BB55" w14:textId="33763FE0" w:rsidR="007C190C" w:rsidRDefault="007C190C">
      <w:pPr>
        <w:pStyle w:val="CommentText"/>
      </w:pPr>
      <w:r>
        <w:rPr>
          <w:rStyle w:val="CommentReference"/>
        </w:rPr>
        <w:annotationRef/>
      </w:r>
      <w:r>
        <w:t>Note to myself – for sample submission at SRA</w:t>
      </w:r>
    </w:p>
  </w:comment>
  <w:comment w:id="81" w:author="Christopher Hempel" w:date="2020-09-21T09:49:00Z" w:initials="CH">
    <w:p w14:paraId="0A02D815" w14:textId="437EB12F" w:rsidR="007C190C" w:rsidRDefault="007C190C">
      <w:pPr>
        <w:pStyle w:val="CommentText"/>
      </w:pPr>
      <w:r>
        <w:rPr>
          <w:rStyle w:val="CommentReference"/>
        </w:rPr>
        <w:annotationRef/>
      </w:r>
      <w:r>
        <w:t>I don’t know how to implement this figure in the text (mostly, where do I put it), HELP would be appreciated!!</w:t>
      </w:r>
    </w:p>
  </w:comment>
  <w:comment w:id="85" w:author="Karl Cottenie" w:date="2020-09-10T16:48:00Z" w:initials="KC">
    <w:p w14:paraId="1D4845C5" w14:textId="25FA89DF" w:rsidR="007C190C" w:rsidRDefault="007C190C">
      <w:pPr>
        <w:pStyle w:val="CommentText"/>
      </w:pPr>
      <w:r>
        <w:rPr>
          <w:rStyle w:val="CommentReference"/>
        </w:rPr>
        <w:annotationRef/>
      </w:r>
      <w:r>
        <w:t>Do you know their identities (sort of)?</w:t>
      </w:r>
    </w:p>
  </w:comment>
  <w:comment w:id="86" w:author="Christopher Hempel" w:date="2020-09-18T11:42:00Z" w:initials="CH">
    <w:p w14:paraId="7FEA9689" w14:textId="3469EDA2" w:rsidR="007C190C" w:rsidRDefault="007C190C">
      <w:pPr>
        <w:pStyle w:val="CommentText"/>
      </w:pPr>
      <w:r>
        <w:rPr>
          <w:rStyle w:val="CommentReference"/>
        </w:rPr>
        <w:annotationRef/>
      </w:r>
      <w:r>
        <w:t>No, but I could get more information from the Aqualab. How much do you guys think this is relevant for my study? I was not planning on comparing my finding to the plants and animals that live in the tank in detail, so I’m not sure if a detailed species list makes sense here or if it is more a distraction. Opinions?</w:t>
      </w:r>
    </w:p>
  </w:comment>
  <w:comment w:id="88" w:author="Karl Cottenie" w:date="2020-09-10T16:51:00Z" w:initials="KC">
    <w:p w14:paraId="78504515" w14:textId="1A880113" w:rsidR="007C190C" w:rsidRDefault="007C190C">
      <w:pPr>
        <w:pStyle w:val="CommentText"/>
      </w:pPr>
      <w:r>
        <w:rPr>
          <w:rStyle w:val="CommentReference"/>
        </w:rPr>
        <w:annotationRef/>
      </w:r>
      <w:r>
        <w:t>I don’t completely understand this.</w:t>
      </w:r>
    </w:p>
  </w:comment>
  <w:comment w:id="120" w:author="Karl Cottenie" w:date="2020-09-10T17:06:00Z" w:initials="KC">
    <w:p w14:paraId="17089CC2" w14:textId="506F3D16" w:rsidR="007C190C" w:rsidRDefault="007C190C">
      <w:pPr>
        <w:pStyle w:val="CommentText"/>
      </w:pPr>
      <w:r>
        <w:rPr>
          <w:rStyle w:val="CommentReference"/>
        </w:rPr>
        <w:annotationRef/>
      </w:r>
      <w:r>
        <w:t>Make sure that this correspond to the 3 objectives at the end of the introduction!</w:t>
      </w:r>
    </w:p>
  </w:comment>
  <w:comment w:id="121" w:author="Karl Cottenie" w:date="2020-09-10T17:12:00Z" w:initials="KC">
    <w:p w14:paraId="39FCEC27" w14:textId="5E9CFC29" w:rsidR="007C190C" w:rsidRDefault="007C190C">
      <w:pPr>
        <w:pStyle w:val="CommentText"/>
      </w:pPr>
      <w:r>
        <w:rPr>
          <w:rStyle w:val="CommentReference"/>
        </w:rPr>
        <w:annotationRef/>
      </w:r>
      <w:r>
        <w:t>Really, why not perform a type X analysis that is independent of the order?</w:t>
      </w:r>
    </w:p>
  </w:comment>
  <w:comment w:id="123" w:author="Karl Cottenie" w:date="2020-09-10T17:15:00Z" w:initials="KC">
    <w:p w14:paraId="478293BA" w14:textId="49094CC8" w:rsidR="007C190C" w:rsidRDefault="007C190C">
      <w:pPr>
        <w:pStyle w:val="CommentText"/>
      </w:pPr>
      <w:r>
        <w:rPr>
          <w:rStyle w:val="CommentReference"/>
        </w:rPr>
        <w:annotationRef/>
      </w:r>
      <w:r>
        <w:t>So over and under-estimates are treated the same. Is that not an important difference?</w:t>
      </w:r>
    </w:p>
  </w:comment>
  <w:comment w:id="122" w:author="Karl Cottenie" w:date="2020-09-10T17:11:00Z" w:initials="KC">
    <w:p w14:paraId="10EDA581" w14:textId="266580ED" w:rsidR="007C190C" w:rsidRDefault="007C190C">
      <w:pPr>
        <w:pStyle w:val="CommentText"/>
      </w:pPr>
      <w:r>
        <w:rPr>
          <w:rStyle w:val="CommentReference"/>
        </w:rPr>
        <w:annotationRef/>
      </w:r>
      <w:r>
        <w:t>Why only abundance and not presence absence? Does the logarithmic nature of the abundances not pose a problem?</w:t>
      </w:r>
    </w:p>
  </w:comment>
  <w:comment w:id="125" w:author="Karl Cottenie" w:date="2020-09-10T17:09:00Z" w:initials="KC">
    <w:p w14:paraId="568750EE" w14:textId="562EE015" w:rsidR="007C190C" w:rsidRDefault="007C190C">
      <w:pPr>
        <w:pStyle w:val="CommentText"/>
      </w:pPr>
      <w:r>
        <w:rPr>
          <w:rStyle w:val="CommentReference"/>
        </w:rPr>
        <w:annotationRef/>
      </w:r>
      <w:r>
        <w:t xml:space="preserve">But why is that a problem? This is just a multifactor </w:t>
      </w:r>
      <w:proofErr w:type="spellStart"/>
      <w:r>
        <w:t>anova</w:t>
      </w:r>
      <w:proofErr w:type="spellEnd"/>
      <w:r>
        <w:t>? Running this should not take days, I assume?</w:t>
      </w:r>
    </w:p>
  </w:comment>
  <w:comment w:id="126" w:author="Karl Cottenie" w:date="2020-09-10T17:17:00Z" w:initials="KC">
    <w:p w14:paraId="04D375B1" w14:textId="0A8A878E" w:rsidR="007C190C" w:rsidRDefault="007C190C">
      <w:pPr>
        <w:pStyle w:val="CommentText"/>
      </w:pPr>
      <w:r>
        <w:rPr>
          <w:rStyle w:val="CommentReference"/>
        </w:rPr>
        <w:annotationRef/>
      </w:r>
      <w:r>
        <w:t>Why not all?</w:t>
      </w:r>
    </w:p>
  </w:comment>
  <w:comment w:id="133" w:author="Karl Cottenie" w:date="2020-09-10T17:22:00Z" w:initials="KC">
    <w:p w14:paraId="05021353" w14:textId="12C0EA5F" w:rsidR="007C190C" w:rsidRDefault="007C190C">
      <w:pPr>
        <w:pStyle w:val="CommentText"/>
      </w:pPr>
      <w:r>
        <w:rPr>
          <w:rStyle w:val="CommentReference"/>
        </w:rPr>
        <w:annotationRef/>
      </w:r>
      <w:r>
        <w:t>What exactly does that mean?</w:t>
      </w:r>
    </w:p>
  </w:comment>
  <w:comment w:id="134" w:author="Karl Cottenie" w:date="2020-09-10T17:23:00Z" w:initials="KC">
    <w:p w14:paraId="0DEBEBFF" w14:textId="47158667" w:rsidR="007C190C" w:rsidRDefault="007C190C">
      <w:pPr>
        <w:pStyle w:val="CommentText"/>
      </w:pPr>
      <w:r>
        <w:rPr>
          <w:rStyle w:val="CommentReference"/>
        </w:rPr>
        <w:annotationRef/>
      </w:r>
      <w:r>
        <w:t>But that is a completely different question. If they are different, is it important which one is the least significant?</w:t>
      </w:r>
    </w:p>
  </w:comment>
  <w:comment w:id="135" w:author="Karl Cottenie" w:date="2020-09-10T17:24:00Z" w:initials="KC">
    <w:p w14:paraId="1FD1FCE1" w14:textId="78F6C011" w:rsidR="007C190C" w:rsidRDefault="007C190C">
      <w:pPr>
        <w:pStyle w:val="CommentText"/>
      </w:pPr>
      <w:r>
        <w:rPr>
          <w:rStyle w:val="CommentReference"/>
        </w:rPr>
        <w:annotationRef/>
      </w:r>
      <w:r>
        <w:t>Why does this matter?</w:t>
      </w:r>
    </w:p>
  </w:comment>
  <w:comment w:id="136" w:author="Karl Cottenie" w:date="2020-09-10T17:25:00Z" w:initials="KC">
    <w:p w14:paraId="2D333381" w14:textId="0B2DA03A" w:rsidR="007C190C" w:rsidRDefault="007C190C">
      <w:pPr>
        <w:pStyle w:val="CommentText"/>
      </w:pPr>
      <w:r>
        <w:rPr>
          <w:rStyle w:val="CommentReference"/>
        </w:rPr>
        <w:annotationRef/>
      </w:r>
      <w:r>
        <w:t>What exactly are you comparing here?</w:t>
      </w:r>
    </w:p>
  </w:comment>
  <w:comment w:id="137" w:author="Karl Cottenie" w:date="2020-09-10T17:25:00Z" w:initials="KC">
    <w:p w14:paraId="7068782E" w14:textId="267592F2" w:rsidR="007C190C" w:rsidRDefault="007C190C">
      <w:pPr>
        <w:pStyle w:val="CommentText"/>
      </w:pPr>
      <w:r>
        <w:rPr>
          <w:rStyle w:val="CommentReference"/>
        </w:rPr>
        <w:annotationRef/>
      </w:r>
      <w:r>
        <w:t xml:space="preserve">Why should that be the case? And what exactly are you comparing? In the previous you are comparing the absolute differences, but here you don’t have </w:t>
      </w:r>
      <w:proofErr w:type="gramStart"/>
      <w:r>
        <w:t>that?</w:t>
      </w:r>
      <w:proofErr w:type="gramEnd"/>
      <w:r>
        <w:t xml:space="preserve"> I am a bit confused here.</w:t>
      </w:r>
    </w:p>
  </w:comment>
  <w:comment w:id="140" w:author="Dirk Steinke" w:date="2020-06-09T14:31:00Z" w:initials="DS">
    <w:p w14:paraId="2FDDFEFD" w14:textId="77777777" w:rsidR="007C190C" w:rsidRDefault="007C190C"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144" w:author="Dirk Steinke" w:date="2020-06-09T14:33:00Z" w:initials="DS">
    <w:p w14:paraId="728BFF8E" w14:textId="77777777" w:rsidR="007C190C" w:rsidRDefault="007C190C" w:rsidP="001550E0">
      <w:pPr>
        <w:pStyle w:val="CommentText"/>
      </w:pPr>
      <w:r>
        <w:rPr>
          <w:rStyle w:val="CommentReference"/>
        </w:rPr>
        <w:annotationRef/>
      </w:r>
      <w:r>
        <w:t>Service discontinued – so not really an alternative for people that want to buy one now.</w:t>
      </w:r>
    </w:p>
  </w:comment>
  <w:comment w:id="145" w:author="Dirk Steinke" w:date="2020-06-09T14:34:00Z" w:initials="DS">
    <w:p w14:paraId="7FD7EE02" w14:textId="77777777" w:rsidR="007C190C" w:rsidRDefault="007C190C" w:rsidP="001550E0">
      <w:pPr>
        <w:pStyle w:val="CommentText"/>
      </w:pPr>
      <w:r>
        <w:rPr>
          <w:rStyle w:val="CommentReference"/>
        </w:rPr>
        <w:annotationRef/>
      </w:r>
      <w:r>
        <w:t xml:space="preserve">Not here – if at all in the discussion. </w:t>
      </w:r>
    </w:p>
  </w:comment>
  <w:comment w:id="146" w:author="Christopher Hempel" w:date="2020-05-27T19:55:00Z" w:initials="CH">
    <w:p w14:paraId="5962007F" w14:textId="77777777" w:rsidR="007C190C" w:rsidRDefault="007C190C" w:rsidP="00E97D19">
      <w:pPr>
        <w:pStyle w:val="CommentText"/>
      </w:pPr>
      <w:r>
        <w:rPr>
          <w:rStyle w:val="CommentReference"/>
        </w:rPr>
        <w:annotationRef/>
      </w:r>
      <w:r>
        <w:rPr>
          <w:rStyle w:val="CommentReference"/>
        </w:rPr>
        <w:annotationRef/>
      </w:r>
      <w:r>
        <w:t xml:space="preserve">Both predictions are actually obvious because it’s clear that metagenomics will perform bad at moderate sequencing depth and that pipelines can make a huge difference, especially </w:t>
      </w:r>
      <w:proofErr w:type="spellStart"/>
      <w:r>
        <w:t>deoending</w:t>
      </w:r>
      <w:proofErr w:type="spellEnd"/>
      <w:r>
        <w:t xml:space="preserve"> on the reference </w:t>
      </w:r>
      <w:proofErr w:type="spellStart"/>
      <w:r>
        <w:t>db</w:t>
      </w:r>
      <w:proofErr w:type="spellEnd"/>
      <w:r>
        <w:t xml:space="preserve"> is used. Maybe removing this paragraph?</w:t>
      </w:r>
    </w:p>
    <w:p w14:paraId="1FB9F3A9" w14:textId="77777777" w:rsidR="007C190C" w:rsidRDefault="007C190C" w:rsidP="00E97D19">
      <w:pPr>
        <w:pStyle w:val="CommentText"/>
      </w:pPr>
    </w:p>
  </w:comment>
  <w:comment w:id="147" w:author="Dirk Steinke" w:date="2020-06-09T14:44:00Z" w:initials="DS">
    <w:p w14:paraId="3BC566F9" w14:textId="77777777" w:rsidR="007C190C" w:rsidRDefault="007C190C"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3A2D70" w15:done="0"/>
  <w15:commentEx w15:paraId="2140B46B" w15:paraIdParent="673A2D70" w15:done="0"/>
  <w15:commentEx w15:paraId="2B0C07A8" w15:done="0"/>
  <w15:commentEx w15:paraId="49E0F2FA" w15:paraIdParent="2B0C07A8" w15:done="0"/>
  <w15:commentEx w15:paraId="5E89C15E" w15:done="0"/>
  <w15:commentEx w15:paraId="4B4F64FA" w15:done="0"/>
  <w15:commentEx w15:paraId="56FABC77" w15:done="0"/>
  <w15:commentEx w15:paraId="6681364B" w15:done="0"/>
  <w15:commentEx w15:paraId="060CCAAB" w15:done="0"/>
  <w15:commentEx w15:paraId="2C95BB55" w15:done="0"/>
  <w15:commentEx w15:paraId="0A02D815" w15:done="0"/>
  <w15:commentEx w15:paraId="1D4845C5" w15:done="0"/>
  <w15:commentEx w15:paraId="7FEA9689" w15:paraIdParent="1D4845C5" w15:done="0"/>
  <w15:commentEx w15:paraId="78504515" w15:done="0"/>
  <w15:commentEx w15:paraId="17089CC2" w15:done="0"/>
  <w15:commentEx w15:paraId="39FCEC27" w15:done="0"/>
  <w15:commentEx w15:paraId="478293BA" w15:done="0"/>
  <w15:commentEx w15:paraId="10EDA581" w15:done="0"/>
  <w15:commentEx w15:paraId="568750EE" w15:done="0"/>
  <w15:commentEx w15:paraId="04D375B1" w15:done="0"/>
  <w15:commentEx w15:paraId="05021353" w15:done="0"/>
  <w15:commentEx w15:paraId="0DEBEBFF" w15:done="0"/>
  <w15:commentEx w15:paraId="1FD1FCE1" w15:done="0"/>
  <w15:commentEx w15:paraId="2D333381" w15:done="0"/>
  <w15:commentEx w15:paraId="7068782E"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565B" w16cex:dateUtc="2020-08-28T14:09:00Z"/>
  <w16cex:commentExtensible w16cex:durableId="2304D0A3" w16cex:dateUtc="2020-09-10T20:19:00Z"/>
  <w16cex:commentExtensible w16cex:durableId="230EF920" w16cex:dateUtc="2020-09-18T13:15:00Z"/>
  <w16cex:commentExtensible w16cex:durableId="2304D336" w16cex:dateUtc="2020-09-10T20:30:00Z"/>
  <w16cex:commentExtensible w16cex:durableId="2304D454" w16cex:dateUtc="2020-09-10T20:35:00Z"/>
  <w16cex:commentExtensible w16cex:durableId="2304D2F5" w16cex:dateUtc="2020-09-10T20:29:00Z"/>
  <w16cex:commentExtensible w16cex:durableId="2312E610" w16cex:dateUtc="2020-09-10T21:06:00Z"/>
  <w16cex:commentExtensible w16cex:durableId="2312E60F" w16cex:dateUtc="2020-09-10T21:24:00Z"/>
  <w16cex:commentExtensible w16cex:durableId="22D7BA59" w16cex:dateUtc="2020-08-07T15:32:00Z"/>
  <w16cex:commentExtensible w16cex:durableId="2312F5A0" w16cex:dateUtc="2020-09-21T13:49:00Z"/>
  <w16cex:commentExtensible w16cex:durableId="2304D74F" w16cex:dateUtc="2020-09-10T20:48:00Z"/>
  <w16cex:commentExtensible w16cex:durableId="230F1BA8" w16cex:dateUtc="2020-09-18T15:42:00Z"/>
  <w16cex:commentExtensible w16cex:durableId="2304D814" w16cex:dateUtc="2020-09-10T20:51:00Z"/>
  <w16cex:commentExtensible w16cex:durableId="2304DB92" w16cex:dateUtc="2020-09-10T21:06:00Z"/>
  <w16cex:commentExtensible w16cex:durableId="2304DD15" w16cex:dateUtc="2020-09-10T21:12:00Z"/>
  <w16cex:commentExtensible w16cex:durableId="2304DD9E" w16cex:dateUtc="2020-09-10T21:15:00Z"/>
  <w16cex:commentExtensible w16cex:durableId="2304DCC0" w16cex:dateUtc="2020-09-10T21:11:00Z"/>
  <w16cex:commentExtensible w16cex:durableId="2304DC60" w16cex:dateUtc="2020-09-10T21:09:00Z"/>
  <w16cex:commentExtensible w16cex:durableId="2304DE29" w16cex:dateUtc="2020-09-10T21:17:00Z"/>
  <w16cex:commentExtensible w16cex:durableId="2304DF72" w16cex:dateUtc="2020-09-10T21:22:00Z"/>
  <w16cex:commentExtensible w16cex:durableId="2304DF89" w16cex:dateUtc="2020-09-10T21:23:00Z"/>
  <w16cex:commentExtensible w16cex:durableId="2304DFC5" w16cex:dateUtc="2020-09-10T21:24:00Z"/>
  <w16cex:commentExtensible w16cex:durableId="2304E005" w16cex:dateUtc="2020-09-10T21:25:00Z"/>
  <w16cex:commentExtensible w16cex:durableId="2304E01E" w16cex:dateUtc="2020-09-10T21:25: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A2D70" w16cid:durableId="22BC1F25"/>
  <w16cid:commentId w16cid:paraId="2140B46B" w16cid:durableId="22F3565B"/>
  <w16cid:commentId w16cid:paraId="2B0C07A8" w16cid:durableId="2304D0A3"/>
  <w16cid:commentId w16cid:paraId="49E0F2FA" w16cid:durableId="230EF920"/>
  <w16cid:commentId w16cid:paraId="5E89C15E" w16cid:durableId="2304D336"/>
  <w16cid:commentId w16cid:paraId="4B4F64FA" w16cid:durableId="2304D454"/>
  <w16cid:commentId w16cid:paraId="56FABC77" w16cid:durableId="2304D2F5"/>
  <w16cid:commentId w16cid:paraId="6681364B" w16cid:durableId="2312E610"/>
  <w16cid:commentId w16cid:paraId="060CCAAB" w16cid:durableId="2312E60F"/>
  <w16cid:commentId w16cid:paraId="2C95BB55" w16cid:durableId="22D7BA59"/>
  <w16cid:commentId w16cid:paraId="0A02D815" w16cid:durableId="2312F5A0"/>
  <w16cid:commentId w16cid:paraId="1D4845C5" w16cid:durableId="2304D74F"/>
  <w16cid:commentId w16cid:paraId="7FEA9689" w16cid:durableId="230F1BA8"/>
  <w16cid:commentId w16cid:paraId="78504515" w16cid:durableId="2304D814"/>
  <w16cid:commentId w16cid:paraId="17089CC2" w16cid:durableId="2304DB92"/>
  <w16cid:commentId w16cid:paraId="39FCEC27" w16cid:durableId="2304DD15"/>
  <w16cid:commentId w16cid:paraId="478293BA" w16cid:durableId="2304DD9E"/>
  <w16cid:commentId w16cid:paraId="10EDA581" w16cid:durableId="2304DCC0"/>
  <w16cid:commentId w16cid:paraId="568750EE" w16cid:durableId="2304DC60"/>
  <w16cid:commentId w16cid:paraId="04D375B1" w16cid:durableId="2304DE29"/>
  <w16cid:commentId w16cid:paraId="05021353" w16cid:durableId="2304DF72"/>
  <w16cid:commentId w16cid:paraId="0DEBEBFF" w16cid:durableId="2304DF89"/>
  <w16cid:commentId w16cid:paraId="1FD1FCE1" w16cid:durableId="2304DFC5"/>
  <w16cid:commentId w16cid:paraId="2D333381" w16cid:durableId="2304E005"/>
  <w16cid:commentId w16cid:paraId="7068782E" w16cid:durableId="2304E01E"/>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rson w15:author="Sally">
    <w15:presenceInfo w15:providerId="None" w15:userId="Sally"/>
  </w15:person>
  <w15:person w15:author="Karl Cottenie">
    <w15:presenceInfo w15:providerId="AD" w15:userId="S::cottenie@uoguelph.ca::d9693790-4e8e-417e-96fc-f5a3ac2bbb75"/>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2E5E"/>
    <w:rsid w:val="00040022"/>
    <w:rsid w:val="00041BE2"/>
    <w:rsid w:val="000421AB"/>
    <w:rsid w:val="00060BDB"/>
    <w:rsid w:val="00064413"/>
    <w:rsid w:val="00066A22"/>
    <w:rsid w:val="00074D69"/>
    <w:rsid w:val="00074DD4"/>
    <w:rsid w:val="000A37E7"/>
    <w:rsid w:val="000A70BC"/>
    <w:rsid w:val="000B1C95"/>
    <w:rsid w:val="000B21A8"/>
    <w:rsid w:val="000B529C"/>
    <w:rsid w:val="000D17B1"/>
    <w:rsid w:val="000D46B8"/>
    <w:rsid w:val="000E48E2"/>
    <w:rsid w:val="000E4B4D"/>
    <w:rsid w:val="000E68D1"/>
    <w:rsid w:val="000F1848"/>
    <w:rsid w:val="000F37A3"/>
    <w:rsid w:val="000F5FFB"/>
    <w:rsid w:val="00100D81"/>
    <w:rsid w:val="00103870"/>
    <w:rsid w:val="00111265"/>
    <w:rsid w:val="00124D78"/>
    <w:rsid w:val="0013277C"/>
    <w:rsid w:val="00137A26"/>
    <w:rsid w:val="00137B30"/>
    <w:rsid w:val="00137E26"/>
    <w:rsid w:val="00154801"/>
    <w:rsid w:val="001550E0"/>
    <w:rsid w:val="00163961"/>
    <w:rsid w:val="00173A9E"/>
    <w:rsid w:val="0017697A"/>
    <w:rsid w:val="00177237"/>
    <w:rsid w:val="00180750"/>
    <w:rsid w:val="00185653"/>
    <w:rsid w:val="00194CC3"/>
    <w:rsid w:val="001A2ECC"/>
    <w:rsid w:val="001A4A7E"/>
    <w:rsid w:val="001B2FBE"/>
    <w:rsid w:val="001B4483"/>
    <w:rsid w:val="001B5C07"/>
    <w:rsid w:val="001B6AFD"/>
    <w:rsid w:val="001C1B47"/>
    <w:rsid w:val="001D1F2D"/>
    <w:rsid w:val="001D29BE"/>
    <w:rsid w:val="001D2ECE"/>
    <w:rsid w:val="001F09D3"/>
    <w:rsid w:val="001F532F"/>
    <w:rsid w:val="001F6427"/>
    <w:rsid w:val="00202CD7"/>
    <w:rsid w:val="00203981"/>
    <w:rsid w:val="00205CCC"/>
    <w:rsid w:val="00215C89"/>
    <w:rsid w:val="00222941"/>
    <w:rsid w:val="00236B98"/>
    <w:rsid w:val="00242225"/>
    <w:rsid w:val="00250B08"/>
    <w:rsid w:val="00271677"/>
    <w:rsid w:val="0027444D"/>
    <w:rsid w:val="00293E54"/>
    <w:rsid w:val="002B753B"/>
    <w:rsid w:val="002C18E7"/>
    <w:rsid w:val="002C53FE"/>
    <w:rsid w:val="002C57A6"/>
    <w:rsid w:val="002C6F6F"/>
    <w:rsid w:val="002D1DC2"/>
    <w:rsid w:val="002D5F25"/>
    <w:rsid w:val="002E0CED"/>
    <w:rsid w:val="002E3D51"/>
    <w:rsid w:val="002F3370"/>
    <w:rsid w:val="003124FC"/>
    <w:rsid w:val="00312A0C"/>
    <w:rsid w:val="00322F8B"/>
    <w:rsid w:val="003330BD"/>
    <w:rsid w:val="003561B3"/>
    <w:rsid w:val="00371749"/>
    <w:rsid w:val="003728CE"/>
    <w:rsid w:val="00381EEA"/>
    <w:rsid w:val="003A1E4D"/>
    <w:rsid w:val="003B2870"/>
    <w:rsid w:val="003D48E5"/>
    <w:rsid w:val="003E2C36"/>
    <w:rsid w:val="003E4165"/>
    <w:rsid w:val="00402034"/>
    <w:rsid w:val="00412A85"/>
    <w:rsid w:val="0041647A"/>
    <w:rsid w:val="004229F1"/>
    <w:rsid w:val="00433D99"/>
    <w:rsid w:val="0045300C"/>
    <w:rsid w:val="00455BAE"/>
    <w:rsid w:val="004610F2"/>
    <w:rsid w:val="00463302"/>
    <w:rsid w:val="004850F6"/>
    <w:rsid w:val="00485983"/>
    <w:rsid w:val="00487CC7"/>
    <w:rsid w:val="0049163C"/>
    <w:rsid w:val="00492EC2"/>
    <w:rsid w:val="00495EE4"/>
    <w:rsid w:val="004A146F"/>
    <w:rsid w:val="004A265E"/>
    <w:rsid w:val="004B1D38"/>
    <w:rsid w:val="004B428E"/>
    <w:rsid w:val="004C284B"/>
    <w:rsid w:val="004C2E40"/>
    <w:rsid w:val="004D5825"/>
    <w:rsid w:val="004F3EB3"/>
    <w:rsid w:val="00500B1A"/>
    <w:rsid w:val="0050481D"/>
    <w:rsid w:val="0051007C"/>
    <w:rsid w:val="00510DF6"/>
    <w:rsid w:val="00537F54"/>
    <w:rsid w:val="00542F0B"/>
    <w:rsid w:val="00547004"/>
    <w:rsid w:val="00550923"/>
    <w:rsid w:val="00575A73"/>
    <w:rsid w:val="00586671"/>
    <w:rsid w:val="00587316"/>
    <w:rsid w:val="00596CFB"/>
    <w:rsid w:val="005A3700"/>
    <w:rsid w:val="005C06A1"/>
    <w:rsid w:val="005C4B87"/>
    <w:rsid w:val="005D113D"/>
    <w:rsid w:val="005D766B"/>
    <w:rsid w:val="005E282F"/>
    <w:rsid w:val="005F161E"/>
    <w:rsid w:val="005F7CE5"/>
    <w:rsid w:val="00612BB6"/>
    <w:rsid w:val="00645104"/>
    <w:rsid w:val="00672ECB"/>
    <w:rsid w:val="006823DD"/>
    <w:rsid w:val="006939CC"/>
    <w:rsid w:val="00696C5A"/>
    <w:rsid w:val="006A12D3"/>
    <w:rsid w:val="006A3798"/>
    <w:rsid w:val="006B2701"/>
    <w:rsid w:val="006D7787"/>
    <w:rsid w:val="006E2813"/>
    <w:rsid w:val="006E3FE1"/>
    <w:rsid w:val="006E6787"/>
    <w:rsid w:val="006E74D5"/>
    <w:rsid w:val="006F5086"/>
    <w:rsid w:val="006F5F4E"/>
    <w:rsid w:val="007032DD"/>
    <w:rsid w:val="00712B65"/>
    <w:rsid w:val="007241CF"/>
    <w:rsid w:val="007242ED"/>
    <w:rsid w:val="00745407"/>
    <w:rsid w:val="00745C9E"/>
    <w:rsid w:val="00745D52"/>
    <w:rsid w:val="00746C95"/>
    <w:rsid w:val="0075059D"/>
    <w:rsid w:val="0075149C"/>
    <w:rsid w:val="007559DD"/>
    <w:rsid w:val="007645E2"/>
    <w:rsid w:val="00767928"/>
    <w:rsid w:val="00776123"/>
    <w:rsid w:val="0078231D"/>
    <w:rsid w:val="00795AE9"/>
    <w:rsid w:val="007A090D"/>
    <w:rsid w:val="007B7DE4"/>
    <w:rsid w:val="007C190C"/>
    <w:rsid w:val="007C5BBC"/>
    <w:rsid w:val="007D6F87"/>
    <w:rsid w:val="007E18EB"/>
    <w:rsid w:val="007F079D"/>
    <w:rsid w:val="007F2596"/>
    <w:rsid w:val="007F3E17"/>
    <w:rsid w:val="00832935"/>
    <w:rsid w:val="00846409"/>
    <w:rsid w:val="00853528"/>
    <w:rsid w:val="008639DE"/>
    <w:rsid w:val="00872E56"/>
    <w:rsid w:val="00886040"/>
    <w:rsid w:val="00896C79"/>
    <w:rsid w:val="008A49D6"/>
    <w:rsid w:val="008A57E7"/>
    <w:rsid w:val="008A75A7"/>
    <w:rsid w:val="008A7FDD"/>
    <w:rsid w:val="008C4431"/>
    <w:rsid w:val="008D510C"/>
    <w:rsid w:val="008E6FC6"/>
    <w:rsid w:val="008F1402"/>
    <w:rsid w:val="008F49B7"/>
    <w:rsid w:val="008F5195"/>
    <w:rsid w:val="00906044"/>
    <w:rsid w:val="009065F5"/>
    <w:rsid w:val="009250C3"/>
    <w:rsid w:val="0092616B"/>
    <w:rsid w:val="00932952"/>
    <w:rsid w:val="00935A09"/>
    <w:rsid w:val="00942F26"/>
    <w:rsid w:val="009459B5"/>
    <w:rsid w:val="0095217A"/>
    <w:rsid w:val="00974577"/>
    <w:rsid w:val="00987EBB"/>
    <w:rsid w:val="009A387B"/>
    <w:rsid w:val="009B29C6"/>
    <w:rsid w:val="009C2C21"/>
    <w:rsid w:val="009E22BF"/>
    <w:rsid w:val="009E28E9"/>
    <w:rsid w:val="009F6B54"/>
    <w:rsid w:val="009F6CC0"/>
    <w:rsid w:val="00A054A8"/>
    <w:rsid w:val="00A12593"/>
    <w:rsid w:val="00A2040A"/>
    <w:rsid w:val="00A2125B"/>
    <w:rsid w:val="00A26713"/>
    <w:rsid w:val="00A320D5"/>
    <w:rsid w:val="00A35E1D"/>
    <w:rsid w:val="00A4099D"/>
    <w:rsid w:val="00A57A05"/>
    <w:rsid w:val="00A60820"/>
    <w:rsid w:val="00A62F5A"/>
    <w:rsid w:val="00A819B8"/>
    <w:rsid w:val="00A92CAD"/>
    <w:rsid w:val="00A96A61"/>
    <w:rsid w:val="00AA01B4"/>
    <w:rsid w:val="00AA47A8"/>
    <w:rsid w:val="00AA6A06"/>
    <w:rsid w:val="00AB2BD4"/>
    <w:rsid w:val="00AD7C3E"/>
    <w:rsid w:val="00AE0317"/>
    <w:rsid w:val="00AE0642"/>
    <w:rsid w:val="00AE1909"/>
    <w:rsid w:val="00AE1B39"/>
    <w:rsid w:val="00AF0A00"/>
    <w:rsid w:val="00AF3351"/>
    <w:rsid w:val="00B12813"/>
    <w:rsid w:val="00B161CD"/>
    <w:rsid w:val="00B20B54"/>
    <w:rsid w:val="00B679DE"/>
    <w:rsid w:val="00B76939"/>
    <w:rsid w:val="00BA3733"/>
    <w:rsid w:val="00BA4B64"/>
    <w:rsid w:val="00BC17D7"/>
    <w:rsid w:val="00BC3432"/>
    <w:rsid w:val="00BD071E"/>
    <w:rsid w:val="00C00EC4"/>
    <w:rsid w:val="00C07C77"/>
    <w:rsid w:val="00C13917"/>
    <w:rsid w:val="00C22C51"/>
    <w:rsid w:val="00C41629"/>
    <w:rsid w:val="00C42FCD"/>
    <w:rsid w:val="00C46C95"/>
    <w:rsid w:val="00C67427"/>
    <w:rsid w:val="00C72534"/>
    <w:rsid w:val="00C9118F"/>
    <w:rsid w:val="00C91A73"/>
    <w:rsid w:val="00C94608"/>
    <w:rsid w:val="00C94B13"/>
    <w:rsid w:val="00CC2460"/>
    <w:rsid w:val="00CD27BB"/>
    <w:rsid w:val="00CD7325"/>
    <w:rsid w:val="00CE1506"/>
    <w:rsid w:val="00CF4C17"/>
    <w:rsid w:val="00D07F24"/>
    <w:rsid w:val="00D142AC"/>
    <w:rsid w:val="00D172B3"/>
    <w:rsid w:val="00D274ED"/>
    <w:rsid w:val="00D54B3D"/>
    <w:rsid w:val="00D62ED7"/>
    <w:rsid w:val="00D65118"/>
    <w:rsid w:val="00D65B77"/>
    <w:rsid w:val="00D76DEC"/>
    <w:rsid w:val="00D85932"/>
    <w:rsid w:val="00D91FF8"/>
    <w:rsid w:val="00D939D7"/>
    <w:rsid w:val="00DA0048"/>
    <w:rsid w:val="00DA1B58"/>
    <w:rsid w:val="00DA3AC0"/>
    <w:rsid w:val="00DC1691"/>
    <w:rsid w:val="00DC2A36"/>
    <w:rsid w:val="00DD66A7"/>
    <w:rsid w:val="00DE05ED"/>
    <w:rsid w:val="00DE3419"/>
    <w:rsid w:val="00E05CD2"/>
    <w:rsid w:val="00E117B4"/>
    <w:rsid w:val="00E22E46"/>
    <w:rsid w:val="00E3201C"/>
    <w:rsid w:val="00E56109"/>
    <w:rsid w:val="00E601D1"/>
    <w:rsid w:val="00E612C2"/>
    <w:rsid w:val="00E64213"/>
    <w:rsid w:val="00E66D82"/>
    <w:rsid w:val="00E67459"/>
    <w:rsid w:val="00E97D19"/>
    <w:rsid w:val="00EA11B7"/>
    <w:rsid w:val="00EA46EB"/>
    <w:rsid w:val="00EA48CD"/>
    <w:rsid w:val="00EA77D3"/>
    <w:rsid w:val="00EB444C"/>
    <w:rsid w:val="00EC6348"/>
    <w:rsid w:val="00ED072D"/>
    <w:rsid w:val="00ED7AB0"/>
    <w:rsid w:val="00EE3DBD"/>
    <w:rsid w:val="00EE5B9B"/>
    <w:rsid w:val="00EF34EF"/>
    <w:rsid w:val="00F16EFF"/>
    <w:rsid w:val="00F350AF"/>
    <w:rsid w:val="00F3585D"/>
    <w:rsid w:val="00F42F23"/>
    <w:rsid w:val="00F53812"/>
    <w:rsid w:val="00F62332"/>
    <w:rsid w:val="00F638A3"/>
    <w:rsid w:val="00F80F6A"/>
    <w:rsid w:val="00F837C3"/>
    <w:rsid w:val="00F92731"/>
    <w:rsid w:val="00F97E08"/>
    <w:rsid w:val="00FB10A7"/>
    <w:rsid w:val="00FC2B78"/>
    <w:rsid w:val="00FC4770"/>
    <w:rsid w:val="00FC51CE"/>
    <w:rsid w:val="00FC6056"/>
    <w:rsid w:val="00FC7780"/>
    <w:rsid w:val="00FD6310"/>
    <w:rsid w:val="00FE1E32"/>
    <w:rsid w:val="00FE25F8"/>
    <w:rsid w:val="00FF4F25"/>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DD4"/>
    <w:rPr>
      <w:rFonts w:eastAsia="Times New Roman" w:cs="Times New Roman"/>
    </w:rPr>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6348"/>
    <w:pPr>
      <w:spacing w:after="200"/>
    </w:pPr>
    <w:rPr>
      <w:i/>
      <w:iCs/>
      <w:color w:val="44546A" w:themeColor="text2"/>
      <w:sz w:val="18"/>
      <w:szCs w:val="18"/>
    </w:rPr>
  </w:style>
  <w:style w:type="paragraph" w:customStyle="1" w:styleId="paragraph">
    <w:name w:val="paragraph"/>
    <w:basedOn w:val="Normal"/>
    <w:rsid w:val="00776123"/>
    <w:pPr>
      <w:spacing w:before="100" w:beforeAutospacing="1" w:after="100" w:afterAutospacing="1"/>
    </w:pPr>
    <w:rPr>
      <w:rFonts w:ascii="Times New Roman" w:hAnsi="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 w:type="character" w:styleId="Emphasis">
    <w:name w:val="Emphasis"/>
    <w:basedOn w:val="DefaultParagraphFont"/>
    <w:uiPriority w:val="20"/>
    <w:qFormat/>
    <w:rsid w:val="0027167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5864125">
      <w:bodyDiv w:val="1"/>
      <w:marLeft w:val="0"/>
      <w:marRight w:val="0"/>
      <w:marTop w:val="0"/>
      <w:marBottom w:val="0"/>
      <w:divBdr>
        <w:top w:val="none" w:sz="0" w:space="0" w:color="auto"/>
        <w:left w:val="none" w:sz="0" w:space="0" w:color="auto"/>
        <w:bottom w:val="none" w:sz="0" w:space="0" w:color="auto"/>
        <w:right w:val="none" w:sz="0" w:space="0" w:color="auto"/>
      </w:divBdr>
    </w:div>
    <w:div w:id="20865192">
      <w:bodyDiv w:val="1"/>
      <w:marLeft w:val="0"/>
      <w:marRight w:val="0"/>
      <w:marTop w:val="0"/>
      <w:marBottom w:val="0"/>
      <w:divBdr>
        <w:top w:val="none" w:sz="0" w:space="0" w:color="auto"/>
        <w:left w:val="none" w:sz="0" w:space="0" w:color="auto"/>
        <w:bottom w:val="none" w:sz="0" w:space="0" w:color="auto"/>
        <w:right w:val="none" w:sz="0" w:space="0" w:color="auto"/>
      </w:divBdr>
    </w:div>
    <w:div w:id="38089543">
      <w:bodyDiv w:val="1"/>
      <w:marLeft w:val="0"/>
      <w:marRight w:val="0"/>
      <w:marTop w:val="0"/>
      <w:marBottom w:val="0"/>
      <w:divBdr>
        <w:top w:val="none" w:sz="0" w:space="0" w:color="auto"/>
        <w:left w:val="none" w:sz="0" w:space="0" w:color="auto"/>
        <w:bottom w:val="none" w:sz="0" w:space="0" w:color="auto"/>
        <w:right w:val="none" w:sz="0" w:space="0" w:color="auto"/>
      </w:divBdr>
    </w:div>
    <w:div w:id="57948614">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69350917">
      <w:bodyDiv w:val="1"/>
      <w:marLeft w:val="0"/>
      <w:marRight w:val="0"/>
      <w:marTop w:val="0"/>
      <w:marBottom w:val="0"/>
      <w:divBdr>
        <w:top w:val="none" w:sz="0" w:space="0" w:color="auto"/>
        <w:left w:val="none" w:sz="0" w:space="0" w:color="auto"/>
        <w:bottom w:val="none" w:sz="0" w:space="0" w:color="auto"/>
        <w:right w:val="none" w:sz="0" w:space="0" w:color="auto"/>
      </w:divBdr>
    </w:div>
    <w:div w:id="106588490">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4834731">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176384844">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03100654">
      <w:bodyDiv w:val="1"/>
      <w:marLeft w:val="0"/>
      <w:marRight w:val="0"/>
      <w:marTop w:val="0"/>
      <w:marBottom w:val="0"/>
      <w:divBdr>
        <w:top w:val="none" w:sz="0" w:space="0" w:color="auto"/>
        <w:left w:val="none" w:sz="0" w:space="0" w:color="auto"/>
        <w:bottom w:val="none" w:sz="0" w:space="0" w:color="auto"/>
        <w:right w:val="none" w:sz="0" w:space="0" w:color="auto"/>
      </w:divBdr>
    </w:div>
    <w:div w:id="209147536">
      <w:bodyDiv w:val="1"/>
      <w:marLeft w:val="0"/>
      <w:marRight w:val="0"/>
      <w:marTop w:val="0"/>
      <w:marBottom w:val="0"/>
      <w:divBdr>
        <w:top w:val="none" w:sz="0" w:space="0" w:color="auto"/>
        <w:left w:val="none" w:sz="0" w:space="0" w:color="auto"/>
        <w:bottom w:val="none" w:sz="0" w:space="0" w:color="auto"/>
        <w:right w:val="none" w:sz="0" w:space="0" w:color="auto"/>
      </w:divBdr>
    </w:div>
    <w:div w:id="20973393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63272173">
      <w:bodyDiv w:val="1"/>
      <w:marLeft w:val="0"/>
      <w:marRight w:val="0"/>
      <w:marTop w:val="0"/>
      <w:marBottom w:val="0"/>
      <w:divBdr>
        <w:top w:val="none" w:sz="0" w:space="0" w:color="auto"/>
        <w:left w:val="none" w:sz="0" w:space="0" w:color="auto"/>
        <w:bottom w:val="none" w:sz="0" w:space="0" w:color="auto"/>
        <w:right w:val="none" w:sz="0" w:space="0" w:color="auto"/>
      </w:divBdr>
    </w:div>
    <w:div w:id="274604426">
      <w:bodyDiv w:val="1"/>
      <w:marLeft w:val="0"/>
      <w:marRight w:val="0"/>
      <w:marTop w:val="0"/>
      <w:marBottom w:val="0"/>
      <w:divBdr>
        <w:top w:val="none" w:sz="0" w:space="0" w:color="auto"/>
        <w:left w:val="none" w:sz="0" w:space="0" w:color="auto"/>
        <w:bottom w:val="none" w:sz="0" w:space="0" w:color="auto"/>
        <w:right w:val="none" w:sz="0" w:space="0" w:color="auto"/>
      </w:divBdr>
    </w:div>
    <w:div w:id="284314454">
      <w:bodyDiv w:val="1"/>
      <w:marLeft w:val="0"/>
      <w:marRight w:val="0"/>
      <w:marTop w:val="0"/>
      <w:marBottom w:val="0"/>
      <w:divBdr>
        <w:top w:val="none" w:sz="0" w:space="0" w:color="auto"/>
        <w:left w:val="none" w:sz="0" w:space="0" w:color="auto"/>
        <w:bottom w:val="none" w:sz="0" w:space="0" w:color="auto"/>
        <w:right w:val="none" w:sz="0" w:space="0" w:color="auto"/>
      </w:divBdr>
    </w:div>
    <w:div w:id="289674239">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08899774">
      <w:bodyDiv w:val="1"/>
      <w:marLeft w:val="0"/>
      <w:marRight w:val="0"/>
      <w:marTop w:val="0"/>
      <w:marBottom w:val="0"/>
      <w:divBdr>
        <w:top w:val="none" w:sz="0" w:space="0" w:color="auto"/>
        <w:left w:val="none" w:sz="0" w:space="0" w:color="auto"/>
        <w:bottom w:val="none" w:sz="0" w:space="0" w:color="auto"/>
        <w:right w:val="none" w:sz="0" w:space="0" w:color="auto"/>
      </w:divBdr>
    </w:div>
    <w:div w:id="315692844">
      <w:bodyDiv w:val="1"/>
      <w:marLeft w:val="0"/>
      <w:marRight w:val="0"/>
      <w:marTop w:val="0"/>
      <w:marBottom w:val="0"/>
      <w:divBdr>
        <w:top w:val="none" w:sz="0" w:space="0" w:color="auto"/>
        <w:left w:val="none" w:sz="0" w:space="0" w:color="auto"/>
        <w:bottom w:val="none" w:sz="0" w:space="0" w:color="auto"/>
        <w:right w:val="none" w:sz="0" w:space="0" w:color="auto"/>
      </w:divBdr>
    </w:div>
    <w:div w:id="354161337">
      <w:bodyDiv w:val="1"/>
      <w:marLeft w:val="0"/>
      <w:marRight w:val="0"/>
      <w:marTop w:val="0"/>
      <w:marBottom w:val="0"/>
      <w:divBdr>
        <w:top w:val="none" w:sz="0" w:space="0" w:color="auto"/>
        <w:left w:val="none" w:sz="0" w:space="0" w:color="auto"/>
        <w:bottom w:val="none" w:sz="0" w:space="0" w:color="auto"/>
        <w:right w:val="none" w:sz="0" w:space="0" w:color="auto"/>
      </w:divBdr>
    </w:div>
    <w:div w:id="376321354">
      <w:bodyDiv w:val="1"/>
      <w:marLeft w:val="0"/>
      <w:marRight w:val="0"/>
      <w:marTop w:val="0"/>
      <w:marBottom w:val="0"/>
      <w:divBdr>
        <w:top w:val="none" w:sz="0" w:space="0" w:color="auto"/>
        <w:left w:val="none" w:sz="0" w:space="0" w:color="auto"/>
        <w:bottom w:val="none" w:sz="0" w:space="0" w:color="auto"/>
        <w:right w:val="none" w:sz="0" w:space="0" w:color="auto"/>
      </w:divBdr>
    </w:div>
    <w:div w:id="383021279">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389572152">
      <w:bodyDiv w:val="1"/>
      <w:marLeft w:val="0"/>
      <w:marRight w:val="0"/>
      <w:marTop w:val="0"/>
      <w:marBottom w:val="0"/>
      <w:divBdr>
        <w:top w:val="none" w:sz="0" w:space="0" w:color="auto"/>
        <w:left w:val="none" w:sz="0" w:space="0" w:color="auto"/>
        <w:bottom w:val="none" w:sz="0" w:space="0" w:color="auto"/>
        <w:right w:val="none" w:sz="0" w:space="0" w:color="auto"/>
      </w:divBdr>
    </w:div>
    <w:div w:id="431168019">
      <w:bodyDiv w:val="1"/>
      <w:marLeft w:val="0"/>
      <w:marRight w:val="0"/>
      <w:marTop w:val="0"/>
      <w:marBottom w:val="0"/>
      <w:divBdr>
        <w:top w:val="none" w:sz="0" w:space="0" w:color="auto"/>
        <w:left w:val="none" w:sz="0" w:space="0" w:color="auto"/>
        <w:bottom w:val="none" w:sz="0" w:space="0" w:color="auto"/>
        <w:right w:val="none" w:sz="0" w:space="0" w:color="auto"/>
      </w:divBdr>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488516823">
      <w:bodyDiv w:val="1"/>
      <w:marLeft w:val="0"/>
      <w:marRight w:val="0"/>
      <w:marTop w:val="0"/>
      <w:marBottom w:val="0"/>
      <w:divBdr>
        <w:top w:val="none" w:sz="0" w:space="0" w:color="auto"/>
        <w:left w:val="none" w:sz="0" w:space="0" w:color="auto"/>
        <w:bottom w:val="none" w:sz="0" w:space="0" w:color="auto"/>
        <w:right w:val="none" w:sz="0" w:space="0" w:color="auto"/>
      </w:divBdr>
    </w:div>
    <w:div w:id="491258475">
      <w:bodyDiv w:val="1"/>
      <w:marLeft w:val="0"/>
      <w:marRight w:val="0"/>
      <w:marTop w:val="0"/>
      <w:marBottom w:val="0"/>
      <w:divBdr>
        <w:top w:val="none" w:sz="0" w:space="0" w:color="auto"/>
        <w:left w:val="none" w:sz="0" w:space="0" w:color="auto"/>
        <w:bottom w:val="none" w:sz="0" w:space="0" w:color="auto"/>
        <w:right w:val="none" w:sz="0" w:space="0" w:color="auto"/>
      </w:divBdr>
    </w:div>
    <w:div w:id="500897127">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617762755">
      <w:bodyDiv w:val="1"/>
      <w:marLeft w:val="0"/>
      <w:marRight w:val="0"/>
      <w:marTop w:val="0"/>
      <w:marBottom w:val="0"/>
      <w:divBdr>
        <w:top w:val="none" w:sz="0" w:space="0" w:color="auto"/>
        <w:left w:val="none" w:sz="0" w:space="0" w:color="auto"/>
        <w:bottom w:val="none" w:sz="0" w:space="0" w:color="auto"/>
        <w:right w:val="none" w:sz="0" w:space="0" w:color="auto"/>
      </w:divBdr>
    </w:div>
    <w:div w:id="644116848">
      <w:bodyDiv w:val="1"/>
      <w:marLeft w:val="0"/>
      <w:marRight w:val="0"/>
      <w:marTop w:val="0"/>
      <w:marBottom w:val="0"/>
      <w:divBdr>
        <w:top w:val="none" w:sz="0" w:space="0" w:color="auto"/>
        <w:left w:val="none" w:sz="0" w:space="0" w:color="auto"/>
        <w:bottom w:val="none" w:sz="0" w:space="0" w:color="auto"/>
        <w:right w:val="none" w:sz="0" w:space="0" w:color="auto"/>
      </w:divBdr>
    </w:div>
    <w:div w:id="666439347">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5928056">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822086588">
      <w:bodyDiv w:val="1"/>
      <w:marLeft w:val="0"/>
      <w:marRight w:val="0"/>
      <w:marTop w:val="0"/>
      <w:marBottom w:val="0"/>
      <w:divBdr>
        <w:top w:val="none" w:sz="0" w:space="0" w:color="auto"/>
        <w:left w:val="none" w:sz="0" w:space="0" w:color="auto"/>
        <w:bottom w:val="none" w:sz="0" w:space="0" w:color="auto"/>
        <w:right w:val="none" w:sz="0" w:space="0" w:color="auto"/>
      </w:divBdr>
    </w:div>
    <w:div w:id="851990651">
      <w:bodyDiv w:val="1"/>
      <w:marLeft w:val="0"/>
      <w:marRight w:val="0"/>
      <w:marTop w:val="0"/>
      <w:marBottom w:val="0"/>
      <w:divBdr>
        <w:top w:val="none" w:sz="0" w:space="0" w:color="auto"/>
        <w:left w:val="none" w:sz="0" w:space="0" w:color="auto"/>
        <w:bottom w:val="none" w:sz="0" w:space="0" w:color="auto"/>
        <w:right w:val="none" w:sz="0" w:space="0" w:color="auto"/>
      </w:divBdr>
    </w:div>
    <w:div w:id="888492890">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946426918">
      <w:bodyDiv w:val="1"/>
      <w:marLeft w:val="0"/>
      <w:marRight w:val="0"/>
      <w:marTop w:val="0"/>
      <w:marBottom w:val="0"/>
      <w:divBdr>
        <w:top w:val="none" w:sz="0" w:space="0" w:color="auto"/>
        <w:left w:val="none" w:sz="0" w:space="0" w:color="auto"/>
        <w:bottom w:val="none" w:sz="0" w:space="0" w:color="auto"/>
        <w:right w:val="none" w:sz="0" w:space="0" w:color="auto"/>
      </w:divBdr>
    </w:div>
    <w:div w:id="1036810272">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1724059">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26965022">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186945064">
      <w:bodyDiv w:val="1"/>
      <w:marLeft w:val="0"/>
      <w:marRight w:val="0"/>
      <w:marTop w:val="0"/>
      <w:marBottom w:val="0"/>
      <w:divBdr>
        <w:top w:val="none" w:sz="0" w:space="0" w:color="auto"/>
        <w:left w:val="none" w:sz="0" w:space="0" w:color="auto"/>
        <w:bottom w:val="none" w:sz="0" w:space="0" w:color="auto"/>
        <w:right w:val="none" w:sz="0" w:space="0" w:color="auto"/>
      </w:divBdr>
    </w:div>
    <w:div w:id="1208295749">
      <w:bodyDiv w:val="1"/>
      <w:marLeft w:val="0"/>
      <w:marRight w:val="0"/>
      <w:marTop w:val="0"/>
      <w:marBottom w:val="0"/>
      <w:divBdr>
        <w:top w:val="none" w:sz="0" w:space="0" w:color="auto"/>
        <w:left w:val="none" w:sz="0" w:space="0" w:color="auto"/>
        <w:bottom w:val="none" w:sz="0" w:space="0" w:color="auto"/>
        <w:right w:val="none" w:sz="0" w:space="0" w:color="auto"/>
      </w:divBdr>
    </w:div>
    <w:div w:id="1217887611">
      <w:bodyDiv w:val="1"/>
      <w:marLeft w:val="0"/>
      <w:marRight w:val="0"/>
      <w:marTop w:val="0"/>
      <w:marBottom w:val="0"/>
      <w:divBdr>
        <w:top w:val="none" w:sz="0" w:space="0" w:color="auto"/>
        <w:left w:val="none" w:sz="0" w:space="0" w:color="auto"/>
        <w:bottom w:val="none" w:sz="0" w:space="0" w:color="auto"/>
        <w:right w:val="none" w:sz="0" w:space="0" w:color="auto"/>
      </w:divBdr>
    </w:div>
    <w:div w:id="1231501969">
      <w:bodyDiv w:val="1"/>
      <w:marLeft w:val="0"/>
      <w:marRight w:val="0"/>
      <w:marTop w:val="0"/>
      <w:marBottom w:val="0"/>
      <w:divBdr>
        <w:top w:val="none" w:sz="0" w:space="0" w:color="auto"/>
        <w:left w:val="none" w:sz="0" w:space="0" w:color="auto"/>
        <w:bottom w:val="none" w:sz="0" w:space="0" w:color="auto"/>
        <w:right w:val="none" w:sz="0" w:space="0" w:color="auto"/>
      </w:divBdr>
    </w:div>
    <w:div w:id="1243107290">
      <w:bodyDiv w:val="1"/>
      <w:marLeft w:val="0"/>
      <w:marRight w:val="0"/>
      <w:marTop w:val="0"/>
      <w:marBottom w:val="0"/>
      <w:divBdr>
        <w:top w:val="none" w:sz="0" w:space="0" w:color="auto"/>
        <w:left w:val="none" w:sz="0" w:space="0" w:color="auto"/>
        <w:bottom w:val="none" w:sz="0" w:space="0" w:color="auto"/>
        <w:right w:val="none" w:sz="0" w:space="0" w:color="auto"/>
      </w:divBdr>
    </w:div>
    <w:div w:id="1277785650">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288124299">
      <w:bodyDiv w:val="1"/>
      <w:marLeft w:val="0"/>
      <w:marRight w:val="0"/>
      <w:marTop w:val="0"/>
      <w:marBottom w:val="0"/>
      <w:divBdr>
        <w:top w:val="none" w:sz="0" w:space="0" w:color="auto"/>
        <w:left w:val="none" w:sz="0" w:space="0" w:color="auto"/>
        <w:bottom w:val="none" w:sz="0" w:space="0" w:color="auto"/>
        <w:right w:val="none" w:sz="0" w:space="0" w:color="auto"/>
      </w:divBdr>
    </w:div>
    <w:div w:id="1296714112">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24045534">
      <w:bodyDiv w:val="1"/>
      <w:marLeft w:val="0"/>
      <w:marRight w:val="0"/>
      <w:marTop w:val="0"/>
      <w:marBottom w:val="0"/>
      <w:divBdr>
        <w:top w:val="none" w:sz="0" w:space="0" w:color="auto"/>
        <w:left w:val="none" w:sz="0" w:space="0" w:color="auto"/>
        <w:bottom w:val="none" w:sz="0" w:space="0" w:color="auto"/>
        <w:right w:val="none" w:sz="0" w:space="0" w:color="auto"/>
      </w:divBdr>
    </w:div>
    <w:div w:id="1340155533">
      <w:bodyDiv w:val="1"/>
      <w:marLeft w:val="0"/>
      <w:marRight w:val="0"/>
      <w:marTop w:val="0"/>
      <w:marBottom w:val="0"/>
      <w:divBdr>
        <w:top w:val="none" w:sz="0" w:space="0" w:color="auto"/>
        <w:left w:val="none" w:sz="0" w:space="0" w:color="auto"/>
        <w:bottom w:val="none" w:sz="0" w:space="0" w:color="auto"/>
        <w:right w:val="none" w:sz="0" w:space="0" w:color="auto"/>
      </w:divBdr>
    </w:div>
    <w:div w:id="1343974879">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375426704">
      <w:bodyDiv w:val="1"/>
      <w:marLeft w:val="0"/>
      <w:marRight w:val="0"/>
      <w:marTop w:val="0"/>
      <w:marBottom w:val="0"/>
      <w:divBdr>
        <w:top w:val="none" w:sz="0" w:space="0" w:color="auto"/>
        <w:left w:val="none" w:sz="0" w:space="0" w:color="auto"/>
        <w:bottom w:val="none" w:sz="0" w:space="0" w:color="auto"/>
        <w:right w:val="none" w:sz="0" w:space="0" w:color="auto"/>
      </w:divBdr>
    </w:div>
    <w:div w:id="1380982292">
      <w:bodyDiv w:val="1"/>
      <w:marLeft w:val="0"/>
      <w:marRight w:val="0"/>
      <w:marTop w:val="0"/>
      <w:marBottom w:val="0"/>
      <w:divBdr>
        <w:top w:val="none" w:sz="0" w:space="0" w:color="auto"/>
        <w:left w:val="none" w:sz="0" w:space="0" w:color="auto"/>
        <w:bottom w:val="none" w:sz="0" w:space="0" w:color="auto"/>
        <w:right w:val="none" w:sz="0" w:space="0" w:color="auto"/>
      </w:divBdr>
    </w:div>
    <w:div w:id="1409233115">
      <w:bodyDiv w:val="1"/>
      <w:marLeft w:val="0"/>
      <w:marRight w:val="0"/>
      <w:marTop w:val="0"/>
      <w:marBottom w:val="0"/>
      <w:divBdr>
        <w:top w:val="none" w:sz="0" w:space="0" w:color="auto"/>
        <w:left w:val="none" w:sz="0" w:space="0" w:color="auto"/>
        <w:bottom w:val="none" w:sz="0" w:space="0" w:color="auto"/>
        <w:right w:val="none" w:sz="0" w:space="0" w:color="auto"/>
      </w:divBdr>
    </w:div>
    <w:div w:id="1410349932">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47846464">
      <w:bodyDiv w:val="1"/>
      <w:marLeft w:val="0"/>
      <w:marRight w:val="0"/>
      <w:marTop w:val="0"/>
      <w:marBottom w:val="0"/>
      <w:divBdr>
        <w:top w:val="none" w:sz="0" w:space="0" w:color="auto"/>
        <w:left w:val="none" w:sz="0" w:space="0" w:color="auto"/>
        <w:bottom w:val="none" w:sz="0" w:space="0" w:color="auto"/>
        <w:right w:val="none" w:sz="0" w:space="0" w:color="auto"/>
      </w:divBdr>
    </w:div>
    <w:div w:id="1453552099">
      <w:bodyDiv w:val="1"/>
      <w:marLeft w:val="0"/>
      <w:marRight w:val="0"/>
      <w:marTop w:val="0"/>
      <w:marBottom w:val="0"/>
      <w:divBdr>
        <w:top w:val="none" w:sz="0" w:space="0" w:color="auto"/>
        <w:left w:val="none" w:sz="0" w:space="0" w:color="auto"/>
        <w:bottom w:val="none" w:sz="0" w:space="0" w:color="auto"/>
        <w:right w:val="none" w:sz="0" w:space="0" w:color="auto"/>
      </w:divBdr>
    </w:div>
    <w:div w:id="1466461660">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21578288">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74242157">
      <w:bodyDiv w:val="1"/>
      <w:marLeft w:val="0"/>
      <w:marRight w:val="0"/>
      <w:marTop w:val="0"/>
      <w:marBottom w:val="0"/>
      <w:divBdr>
        <w:top w:val="none" w:sz="0" w:space="0" w:color="auto"/>
        <w:left w:val="none" w:sz="0" w:space="0" w:color="auto"/>
        <w:bottom w:val="none" w:sz="0" w:space="0" w:color="auto"/>
        <w:right w:val="none" w:sz="0" w:space="0" w:color="auto"/>
      </w:divBdr>
    </w:div>
    <w:div w:id="1584221839">
      <w:bodyDiv w:val="1"/>
      <w:marLeft w:val="0"/>
      <w:marRight w:val="0"/>
      <w:marTop w:val="0"/>
      <w:marBottom w:val="0"/>
      <w:divBdr>
        <w:top w:val="none" w:sz="0" w:space="0" w:color="auto"/>
        <w:left w:val="none" w:sz="0" w:space="0" w:color="auto"/>
        <w:bottom w:val="none" w:sz="0" w:space="0" w:color="auto"/>
        <w:right w:val="none" w:sz="0" w:space="0" w:color="auto"/>
      </w:divBdr>
    </w:div>
    <w:div w:id="1589846833">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45626148">
      <w:bodyDiv w:val="1"/>
      <w:marLeft w:val="0"/>
      <w:marRight w:val="0"/>
      <w:marTop w:val="0"/>
      <w:marBottom w:val="0"/>
      <w:divBdr>
        <w:top w:val="none" w:sz="0" w:space="0" w:color="auto"/>
        <w:left w:val="none" w:sz="0" w:space="0" w:color="auto"/>
        <w:bottom w:val="none" w:sz="0" w:space="0" w:color="auto"/>
        <w:right w:val="none" w:sz="0" w:space="0" w:color="auto"/>
      </w:divBdr>
    </w:div>
    <w:div w:id="1667443250">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1545723">
      <w:bodyDiv w:val="1"/>
      <w:marLeft w:val="0"/>
      <w:marRight w:val="0"/>
      <w:marTop w:val="0"/>
      <w:marBottom w:val="0"/>
      <w:divBdr>
        <w:top w:val="none" w:sz="0" w:space="0" w:color="auto"/>
        <w:left w:val="none" w:sz="0" w:space="0" w:color="auto"/>
        <w:bottom w:val="none" w:sz="0" w:space="0" w:color="auto"/>
        <w:right w:val="none" w:sz="0" w:space="0" w:color="auto"/>
      </w:divBdr>
    </w:div>
    <w:div w:id="1683165042">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49305188">
      <w:bodyDiv w:val="1"/>
      <w:marLeft w:val="0"/>
      <w:marRight w:val="0"/>
      <w:marTop w:val="0"/>
      <w:marBottom w:val="0"/>
      <w:divBdr>
        <w:top w:val="none" w:sz="0" w:space="0" w:color="auto"/>
        <w:left w:val="none" w:sz="0" w:space="0" w:color="auto"/>
        <w:bottom w:val="none" w:sz="0" w:space="0" w:color="auto"/>
        <w:right w:val="none" w:sz="0" w:space="0" w:color="auto"/>
      </w:divBdr>
    </w:div>
    <w:div w:id="1756320500">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784612772">
      <w:bodyDiv w:val="1"/>
      <w:marLeft w:val="0"/>
      <w:marRight w:val="0"/>
      <w:marTop w:val="0"/>
      <w:marBottom w:val="0"/>
      <w:divBdr>
        <w:top w:val="none" w:sz="0" w:space="0" w:color="auto"/>
        <w:left w:val="none" w:sz="0" w:space="0" w:color="auto"/>
        <w:bottom w:val="none" w:sz="0" w:space="0" w:color="auto"/>
        <w:right w:val="none" w:sz="0" w:space="0" w:color="auto"/>
      </w:divBdr>
    </w:div>
    <w:div w:id="180901408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16214126">
      <w:bodyDiv w:val="1"/>
      <w:marLeft w:val="0"/>
      <w:marRight w:val="0"/>
      <w:marTop w:val="0"/>
      <w:marBottom w:val="0"/>
      <w:divBdr>
        <w:top w:val="none" w:sz="0" w:space="0" w:color="auto"/>
        <w:left w:val="none" w:sz="0" w:space="0" w:color="auto"/>
        <w:bottom w:val="none" w:sz="0" w:space="0" w:color="auto"/>
        <w:right w:val="none" w:sz="0" w:space="0" w:color="auto"/>
      </w:divBdr>
    </w:div>
    <w:div w:id="1830293019">
      <w:bodyDiv w:val="1"/>
      <w:marLeft w:val="0"/>
      <w:marRight w:val="0"/>
      <w:marTop w:val="0"/>
      <w:marBottom w:val="0"/>
      <w:divBdr>
        <w:top w:val="none" w:sz="0" w:space="0" w:color="auto"/>
        <w:left w:val="none" w:sz="0" w:space="0" w:color="auto"/>
        <w:bottom w:val="none" w:sz="0" w:space="0" w:color="auto"/>
        <w:right w:val="none" w:sz="0" w:space="0" w:color="auto"/>
      </w:divBdr>
    </w:div>
    <w:div w:id="1838228146">
      <w:bodyDiv w:val="1"/>
      <w:marLeft w:val="0"/>
      <w:marRight w:val="0"/>
      <w:marTop w:val="0"/>
      <w:marBottom w:val="0"/>
      <w:divBdr>
        <w:top w:val="none" w:sz="0" w:space="0" w:color="auto"/>
        <w:left w:val="none" w:sz="0" w:space="0" w:color="auto"/>
        <w:bottom w:val="none" w:sz="0" w:space="0" w:color="auto"/>
        <w:right w:val="none" w:sz="0" w:space="0" w:color="auto"/>
      </w:divBdr>
    </w:div>
    <w:div w:id="1843352280">
      <w:bodyDiv w:val="1"/>
      <w:marLeft w:val="0"/>
      <w:marRight w:val="0"/>
      <w:marTop w:val="0"/>
      <w:marBottom w:val="0"/>
      <w:divBdr>
        <w:top w:val="none" w:sz="0" w:space="0" w:color="auto"/>
        <w:left w:val="none" w:sz="0" w:space="0" w:color="auto"/>
        <w:bottom w:val="none" w:sz="0" w:space="0" w:color="auto"/>
        <w:right w:val="none" w:sz="0" w:space="0" w:color="auto"/>
      </w:divBdr>
    </w:div>
    <w:div w:id="1846165325">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873420270">
      <w:bodyDiv w:val="1"/>
      <w:marLeft w:val="0"/>
      <w:marRight w:val="0"/>
      <w:marTop w:val="0"/>
      <w:marBottom w:val="0"/>
      <w:divBdr>
        <w:top w:val="none" w:sz="0" w:space="0" w:color="auto"/>
        <w:left w:val="none" w:sz="0" w:space="0" w:color="auto"/>
        <w:bottom w:val="none" w:sz="0" w:space="0" w:color="auto"/>
        <w:right w:val="none" w:sz="0" w:space="0" w:color="auto"/>
      </w:divBdr>
    </w:div>
    <w:div w:id="1887403258">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3081391">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1951861508">
      <w:bodyDiv w:val="1"/>
      <w:marLeft w:val="0"/>
      <w:marRight w:val="0"/>
      <w:marTop w:val="0"/>
      <w:marBottom w:val="0"/>
      <w:divBdr>
        <w:top w:val="none" w:sz="0" w:space="0" w:color="auto"/>
        <w:left w:val="none" w:sz="0" w:space="0" w:color="auto"/>
        <w:bottom w:val="none" w:sz="0" w:space="0" w:color="auto"/>
        <w:right w:val="none" w:sz="0" w:space="0" w:color="auto"/>
      </w:divBdr>
    </w:div>
    <w:div w:id="1963610579">
      <w:bodyDiv w:val="1"/>
      <w:marLeft w:val="0"/>
      <w:marRight w:val="0"/>
      <w:marTop w:val="0"/>
      <w:marBottom w:val="0"/>
      <w:divBdr>
        <w:top w:val="none" w:sz="0" w:space="0" w:color="auto"/>
        <w:left w:val="none" w:sz="0" w:space="0" w:color="auto"/>
        <w:bottom w:val="none" w:sz="0" w:space="0" w:color="auto"/>
        <w:right w:val="none" w:sz="0" w:space="0" w:color="auto"/>
      </w:divBdr>
    </w:div>
    <w:div w:id="1979919138">
      <w:bodyDiv w:val="1"/>
      <w:marLeft w:val="0"/>
      <w:marRight w:val="0"/>
      <w:marTop w:val="0"/>
      <w:marBottom w:val="0"/>
      <w:divBdr>
        <w:top w:val="none" w:sz="0" w:space="0" w:color="auto"/>
        <w:left w:val="none" w:sz="0" w:space="0" w:color="auto"/>
        <w:bottom w:val="none" w:sz="0" w:space="0" w:color="auto"/>
        <w:right w:val="none" w:sz="0" w:space="0" w:color="auto"/>
      </w:divBdr>
    </w:div>
    <w:div w:id="1992129288">
      <w:bodyDiv w:val="1"/>
      <w:marLeft w:val="0"/>
      <w:marRight w:val="0"/>
      <w:marTop w:val="0"/>
      <w:marBottom w:val="0"/>
      <w:divBdr>
        <w:top w:val="none" w:sz="0" w:space="0" w:color="auto"/>
        <w:left w:val="none" w:sz="0" w:space="0" w:color="auto"/>
        <w:bottom w:val="none" w:sz="0" w:space="0" w:color="auto"/>
        <w:right w:val="none" w:sz="0" w:space="0" w:color="auto"/>
      </w:divBdr>
    </w:div>
    <w:div w:id="2027318262">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055350760">
      <w:bodyDiv w:val="1"/>
      <w:marLeft w:val="0"/>
      <w:marRight w:val="0"/>
      <w:marTop w:val="0"/>
      <w:marBottom w:val="0"/>
      <w:divBdr>
        <w:top w:val="none" w:sz="0" w:space="0" w:color="auto"/>
        <w:left w:val="none" w:sz="0" w:space="0" w:color="auto"/>
        <w:bottom w:val="none" w:sz="0" w:space="0" w:color="auto"/>
        <w:right w:val="none" w:sz="0" w:space="0" w:color="auto"/>
      </w:divBdr>
    </w:div>
    <w:div w:id="2122265390">
      <w:bodyDiv w:val="1"/>
      <w:marLeft w:val="0"/>
      <w:marRight w:val="0"/>
      <w:marTop w:val="0"/>
      <w:marBottom w:val="0"/>
      <w:divBdr>
        <w:top w:val="none" w:sz="0" w:space="0" w:color="auto"/>
        <w:left w:val="none" w:sz="0" w:space="0" w:color="auto"/>
        <w:bottom w:val="none" w:sz="0" w:space="0" w:color="auto"/>
        <w:right w:val="none" w:sz="0" w:space="0" w:color="auto"/>
      </w:divBdr>
    </w:div>
    <w:div w:id="2124373521">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44957</Words>
  <Characters>256261</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4</cp:revision>
  <dcterms:created xsi:type="dcterms:W3CDTF">2020-09-29T14:47:00Z</dcterms:created>
  <dcterms:modified xsi:type="dcterms:W3CDTF">2020-09-29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